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0AFC1DD8"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0076152E">
        <w:t>even though a large amount of data is produced within these fields,</w:t>
      </w:r>
      <w:r w:rsidR="006E61BF">
        <w:t xml:space="preserve"> due to privacy issues,</w:t>
      </w:r>
      <w:r w:rsidR="0076152E">
        <w:t xml:space="preserve"> </w:t>
      </w:r>
      <w:r w:rsidR="009A4B66">
        <w:t>the implementation of</w:t>
      </w:r>
      <w:r w:rsidR="0076152E">
        <w:t xml:space="preserve"> machine learning </w:t>
      </w:r>
      <w:r w:rsidR="00DA0095">
        <w:t>still faces</w:t>
      </w:r>
      <w:r w:rsidR="0076152E">
        <w:t xml:space="preserve"> </w:t>
      </w:r>
      <w:r w:rsidR="00070417">
        <w:t xml:space="preserve">the </w:t>
      </w:r>
      <w:r w:rsidR="0076152E">
        <w:t xml:space="preserve">problem of lacking suitable datasets. </w:t>
      </w:r>
      <w:r>
        <w:t xml:space="preserve">A new machine learning setting called Federated learning is considered to have </w:t>
      </w:r>
      <w:r w:rsidR="00025D96">
        <w:t>the</w:t>
      </w:r>
      <w:r>
        <w:t xml:space="preserve"> ability </w:t>
      </w:r>
      <w:r w:rsidR="005A64FC">
        <w:t>to utilize</w:t>
      </w:r>
      <w:r>
        <w:t xml:space="preserve"> small and privat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05E234C7" w14:textId="45656824" w:rsidR="002421C4" w:rsidRDefault="002421C4" w:rsidP="002421C4">
      <w:r>
        <w:t xml:space="preserve">In this project, we </w:t>
      </w:r>
      <w:r w:rsidR="002C2B97">
        <w:t>simulate</w:t>
      </w:r>
      <w:r>
        <w:t xml:space="preserve"> federated learning</w:t>
      </w:r>
      <w:r w:rsidR="00025D96">
        <w:t xml:space="preserve"> </w:t>
      </w:r>
      <w:r>
        <w:t xml:space="preserve">under various scenarios using </w:t>
      </w:r>
      <w:r w:rsidR="00025D96">
        <w:t xml:space="preserve">the </w:t>
      </w:r>
      <w:r>
        <w:t>CIFAR10 dataset</w:t>
      </w:r>
      <w:r w:rsidR="00AB1464">
        <w:t>, including model and data poisoning,</w:t>
      </w:r>
      <w:r w:rsidR="008776CC">
        <w:t xml:space="preserve"> client size,</w:t>
      </w:r>
      <w:r w:rsidR="00AB1464">
        <w:t xml:space="preserve"> asynchronous </w:t>
      </w:r>
      <w:r w:rsidR="00756732">
        <w:t xml:space="preserve">node </w:t>
      </w:r>
      <w:r w:rsidR="00AB1464">
        <w:t xml:space="preserve">updating, sharing a </w:t>
      </w:r>
      <w:r w:rsidR="00DE4A29">
        <w:t>public</w:t>
      </w:r>
      <w:r w:rsidR="00AB1464">
        <w:t xml:space="preserve"> </w:t>
      </w:r>
      <w:r w:rsidR="00E02B48">
        <w:t>dataset</w:t>
      </w:r>
      <w:r>
        <w:t>.</w:t>
      </w:r>
      <w:r w:rsidR="00E463A5">
        <w:t xml:space="preserve"> The simulation system can be edited for other scenarios as well.</w:t>
      </w:r>
      <w:r>
        <w:t xml:space="preserve">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federated settings</w:t>
      </w:r>
      <w:r w:rsidR="00BF15BD">
        <w:t xml:space="preserve"> in their research</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0927095D"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94209">
        <w:rPr>
          <w:lang w:val="en-GB" w:eastAsia="zh-CN"/>
        </w:rPr>
        <w:t xml:space="preserve">application field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found in various public databases. </w:t>
      </w:r>
      <w:r w:rsidRPr="00AC53CA">
        <w:rPr>
          <w:lang w:val="en-GB" w:eastAsia="zh-CN"/>
        </w:rPr>
        <w:t xml:space="preserve">Many interesting attempts have already been done in </w:t>
      </w:r>
      <w:r w:rsidR="0072102E">
        <w:rPr>
          <w:lang w:val="en-GB" w:eastAsia="zh-CN"/>
        </w:rPr>
        <w:t xml:space="preserve">applications such as </w:t>
      </w:r>
      <w:r w:rsidRPr="00AC53CA">
        <w:rPr>
          <w:lang w:val="en-GB" w:eastAsia="zh-CN"/>
        </w:rPr>
        <w:t xml:space="preserve">developing drugs, assisting doctors, predicting epidemics, and so on. </w:t>
      </w:r>
      <w:r w:rsidR="00E91D1E">
        <w:t xml:space="preserve"> </w:t>
      </w:r>
    </w:p>
    <w:p w14:paraId="4B30F940" w14:textId="47DE89E9" w:rsidR="00E91D1E" w:rsidRDefault="0009110B" w:rsidP="00E91D1E">
      <w:pPr>
        <w:rPr>
          <w:lang w:eastAsia="zh-CN"/>
        </w:rPr>
      </w:pPr>
      <w:r w:rsidRPr="0009110B">
        <w:rPr>
          <w:lang w:eastAsia="zh-CN"/>
        </w:rPr>
        <w:t xml:space="preserve">However, in </w:t>
      </w:r>
      <w:r w:rsidR="00D10BAB">
        <w:rPr>
          <w:lang w:eastAsia="zh-CN"/>
        </w:rPr>
        <w:t>many</w:t>
      </w:r>
      <w:r w:rsidRPr="0009110B">
        <w:rPr>
          <w:lang w:eastAsia="zh-CN"/>
        </w:rPr>
        <w:t xml:space="preserve"> other cases, researches are hindered by lacking suitable datasets, since biological or medical records sometimes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850F1F">
        <w:rPr>
          <w:lang w:eastAsia="zh-CN"/>
        </w:rPr>
        <w:t>accessed by researcher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w:t>
      </w:r>
      <w:r w:rsidR="007010AB">
        <w:rPr>
          <w:lang w:eastAsia="zh-CN"/>
        </w:rPr>
        <w:t>of</w:t>
      </w:r>
      <w:r w:rsidRPr="0009110B">
        <w:rPr>
          <w:lang w:eastAsia="zh-CN"/>
        </w:rPr>
        <w:t xml:space="preserve"> the individuals are client’s genetic privacy, sequencing companies are not allowed to share them with genetic labs. In other situations where private information can be deduced from the records, publicizing can also be dangerous and illegal. </w:t>
      </w:r>
      <w:r w:rsidR="00E91D1E">
        <w:rPr>
          <w:lang w:eastAsia="zh-CN"/>
        </w:rPr>
        <w:t xml:space="preserve"> </w:t>
      </w:r>
    </w:p>
    <w:p w14:paraId="0CFC558D" w14:textId="24A1AF24" w:rsidR="005C40E1"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in </w:t>
      </w:r>
      <w:r w:rsidR="00481FFA">
        <w:rPr>
          <w:lang w:eastAsia="zh-CN"/>
        </w:rPr>
        <w:t xml:space="preserve">a </w:t>
      </w:r>
      <w:r w:rsidRPr="005C40E1">
        <w:rPr>
          <w:lang w:eastAsia="zh-CN"/>
        </w:rPr>
        <w:t>single</w:t>
      </w:r>
      <w:r w:rsidR="00D6745F">
        <w:rPr>
          <w:lang w:eastAsia="zh-CN"/>
        </w:rPr>
        <w:t xml:space="preserve"> </w:t>
      </w:r>
      <w:r w:rsidRPr="005C40E1">
        <w:rPr>
          <w:lang w:eastAsia="zh-CN"/>
        </w:rPr>
        <w:t xml:space="preserve">institution, especially for </w:t>
      </w:r>
      <w:r w:rsidR="007010AB">
        <w:rPr>
          <w:lang w:eastAsia="zh-CN"/>
        </w:rPr>
        <w:t xml:space="preserve">the </w:t>
      </w:r>
      <w:r w:rsidRPr="005C40E1">
        <w:rPr>
          <w:lang w:eastAsia="zh-CN"/>
        </w:rPr>
        <w:t xml:space="preserve">small </w:t>
      </w:r>
      <w:r w:rsidR="007010AB">
        <w:rPr>
          <w:lang w:eastAsia="zh-CN"/>
        </w:rPr>
        <w:t>one</w:t>
      </w:r>
      <w:r w:rsidRPr="005C40E1">
        <w:rPr>
          <w:lang w:eastAsia="zh-CN"/>
        </w:rPr>
        <w:t xml:space="preserve">s. Since we cannot share these data, the datasets from small instances become somehow </w:t>
      </w:r>
      <w:r w:rsidR="00747034">
        <w:rPr>
          <w:lang w:eastAsia="zh-CN"/>
        </w:rPr>
        <w:t>’</w:t>
      </w:r>
      <w:r w:rsidRPr="005C40E1">
        <w:rPr>
          <w:lang w:eastAsia="zh-CN"/>
        </w:rPr>
        <w:t>wasted</w:t>
      </w:r>
      <w:r w:rsidR="00747034">
        <w:rPr>
          <w:lang w:eastAsia="zh-CN"/>
        </w:rPr>
        <w:t>’</w:t>
      </w:r>
      <w:r w:rsidRPr="005C40E1">
        <w:rPr>
          <w:lang w:eastAsia="zh-CN"/>
        </w:rPr>
        <w:t>.</w:t>
      </w:r>
    </w:p>
    <w:p w14:paraId="2B0412AF" w14:textId="0F9D1F51" w:rsidR="004F6A46" w:rsidRPr="00E91D1E" w:rsidRDefault="00A462A6">
      <w:pPr>
        <w:spacing w:after="200"/>
        <w:rPr>
          <w:rFonts w:eastAsia="Times New Roman" w:cs="Times New Roman"/>
        </w:rPr>
      </w:pPr>
      <w:r w:rsidRPr="00A462A6">
        <w:rPr>
          <w:lang w:eastAsia="zh-CN"/>
        </w:rPr>
        <w:t xml:space="preserve">A new method has been developed for avoiding such limitations in data usage. This method, which is called Federated learning, </w:t>
      </w:r>
      <w:r w:rsidR="007010AB">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having access to them. In this project, we will test this method’s performance under several possible scenarios, and </w:t>
      </w:r>
      <w:r w:rsidR="007010AB">
        <w:rPr>
          <w:lang w:eastAsia="zh-CN"/>
        </w:rPr>
        <w:t>present</w:t>
      </w:r>
      <w:r w:rsidRPr="00A462A6">
        <w:rPr>
          <w:lang w:eastAsia="zh-CN"/>
        </w:rPr>
        <w:t xml:space="preserve">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061C206A" w14:textId="78EC6D04" w:rsidR="003A01A9"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3A01A9" w:rsidRPr="00C8786B">
        <w:rPr>
          <w:lang w:val="en-GB"/>
        </w:rPr>
        <w:t>1</w:t>
      </w:r>
      <w:r w:rsidR="003A01A9">
        <w:rPr>
          <w:rFonts w:asciiTheme="minorHAnsi" w:eastAsiaTheme="minorEastAsia" w:hAnsiTheme="minorHAnsi" w:cstheme="minorBidi"/>
          <w:b w:val="0"/>
          <w:kern w:val="2"/>
          <w:sz w:val="21"/>
          <w:szCs w:val="22"/>
          <w:lang w:val="en-US" w:eastAsia="zh-CN"/>
        </w:rPr>
        <w:tab/>
      </w:r>
      <w:r w:rsidR="003A01A9" w:rsidRPr="00C8786B">
        <w:rPr>
          <w:lang w:val="en-GB"/>
        </w:rPr>
        <w:t>Introduction</w:t>
      </w:r>
      <w:r w:rsidR="003A01A9">
        <w:tab/>
      </w:r>
      <w:r w:rsidR="003A01A9">
        <w:fldChar w:fldCharType="begin"/>
      </w:r>
      <w:r w:rsidR="003A01A9">
        <w:instrText xml:space="preserve"> PAGEREF _Toc47372989 \h </w:instrText>
      </w:r>
      <w:r w:rsidR="003A01A9">
        <w:fldChar w:fldCharType="separate"/>
      </w:r>
      <w:r w:rsidR="003A01A9">
        <w:t>3</w:t>
      </w:r>
      <w:r w:rsidR="003A01A9">
        <w:fldChar w:fldCharType="end"/>
      </w:r>
    </w:p>
    <w:p w14:paraId="001437A3" w14:textId="09372A6D" w:rsidR="003A01A9" w:rsidRDefault="003A01A9">
      <w:pPr>
        <w:pStyle w:val="TOC1"/>
        <w:rPr>
          <w:rFonts w:asciiTheme="minorHAnsi" w:eastAsiaTheme="minorEastAsia" w:hAnsiTheme="minorHAnsi" w:cstheme="minorBidi"/>
          <w:b w:val="0"/>
          <w:kern w:val="2"/>
          <w:sz w:val="21"/>
          <w:szCs w:val="22"/>
          <w:lang w:val="en-US" w:eastAsia="zh-CN"/>
        </w:rPr>
      </w:pPr>
      <w:r w:rsidRPr="00C8786B">
        <w:rPr>
          <w:lang w:val="en-GB"/>
        </w:rPr>
        <w:t>2</w:t>
      </w:r>
      <w:r>
        <w:rPr>
          <w:rFonts w:asciiTheme="minorHAnsi" w:eastAsiaTheme="minorEastAsia" w:hAnsiTheme="minorHAnsi" w:cstheme="minorBidi"/>
          <w:b w:val="0"/>
          <w:kern w:val="2"/>
          <w:sz w:val="21"/>
          <w:szCs w:val="22"/>
          <w:lang w:val="en-US" w:eastAsia="zh-CN"/>
        </w:rPr>
        <w:tab/>
      </w:r>
      <w:r w:rsidRPr="00C8786B">
        <w:rPr>
          <w:lang w:val="en-GB"/>
        </w:rPr>
        <w:t>Background</w:t>
      </w:r>
      <w:r>
        <w:tab/>
      </w:r>
      <w:r>
        <w:fldChar w:fldCharType="begin"/>
      </w:r>
      <w:r>
        <w:instrText xml:space="preserve"> PAGEREF _Toc47372990 \h </w:instrText>
      </w:r>
      <w:r>
        <w:fldChar w:fldCharType="separate"/>
      </w:r>
      <w:r>
        <w:t>4</w:t>
      </w:r>
      <w:r>
        <w:fldChar w:fldCharType="end"/>
      </w:r>
    </w:p>
    <w:p w14:paraId="22A721BF" w14:textId="37CBAFAB"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sidRPr="00C8786B">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7372991 \h </w:instrText>
      </w:r>
      <w:r>
        <w:rPr>
          <w:noProof/>
        </w:rPr>
      </w:r>
      <w:r>
        <w:rPr>
          <w:noProof/>
        </w:rPr>
        <w:fldChar w:fldCharType="separate"/>
      </w:r>
      <w:r>
        <w:rPr>
          <w:noProof/>
        </w:rPr>
        <w:t>4</w:t>
      </w:r>
      <w:r>
        <w:rPr>
          <w:noProof/>
        </w:rPr>
        <w:fldChar w:fldCharType="end"/>
      </w:r>
    </w:p>
    <w:p w14:paraId="00C67287" w14:textId="28B30C5B"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sidRPr="00C8786B">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7372992 \h </w:instrText>
      </w:r>
      <w:r>
        <w:rPr>
          <w:noProof/>
        </w:rPr>
      </w:r>
      <w:r>
        <w:rPr>
          <w:noProof/>
        </w:rPr>
        <w:fldChar w:fldCharType="separate"/>
      </w:r>
      <w:r>
        <w:rPr>
          <w:noProof/>
        </w:rPr>
        <w:t>4</w:t>
      </w:r>
      <w:r>
        <w:rPr>
          <w:noProof/>
        </w:rPr>
        <w:fldChar w:fldCharType="end"/>
      </w:r>
    </w:p>
    <w:p w14:paraId="582452C9" w14:textId="2F4F1BFC"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3</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7372993 \h </w:instrText>
      </w:r>
      <w:r>
        <w:rPr>
          <w:noProof/>
        </w:rPr>
      </w:r>
      <w:r>
        <w:rPr>
          <w:noProof/>
        </w:rPr>
        <w:fldChar w:fldCharType="separate"/>
      </w:r>
      <w:r>
        <w:rPr>
          <w:noProof/>
        </w:rPr>
        <w:t>5</w:t>
      </w:r>
      <w:r>
        <w:rPr>
          <w:noProof/>
        </w:rPr>
        <w:fldChar w:fldCharType="end"/>
      </w:r>
    </w:p>
    <w:p w14:paraId="0488D1E3" w14:textId="070F3FFA"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sidRPr="00C8786B">
        <w:rPr>
          <w:noProof/>
          <w:lang w:val="en-GB"/>
        </w:rPr>
        <w:t>2.4</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7372994 \h </w:instrText>
      </w:r>
      <w:r>
        <w:rPr>
          <w:noProof/>
        </w:rPr>
      </w:r>
      <w:r>
        <w:rPr>
          <w:noProof/>
        </w:rPr>
        <w:fldChar w:fldCharType="separate"/>
      </w:r>
      <w:r>
        <w:rPr>
          <w:noProof/>
        </w:rPr>
        <w:t>7</w:t>
      </w:r>
      <w:r>
        <w:rPr>
          <w:noProof/>
        </w:rPr>
        <w:fldChar w:fldCharType="end"/>
      </w:r>
    </w:p>
    <w:p w14:paraId="0FE8A52B" w14:textId="3BA41873"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5</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7372995 \h </w:instrText>
      </w:r>
      <w:r>
        <w:rPr>
          <w:noProof/>
        </w:rPr>
      </w:r>
      <w:r>
        <w:rPr>
          <w:noProof/>
        </w:rPr>
        <w:fldChar w:fldCharType="separate"/>
      </w:r>
      <w:r>
        <w:rPr>
          <w:noProof/>
        </w:rPr>
        <w:t>7</w:t>
      </w:r>
      <w:r>
        <w:rPr>
          <w:noProof/>
        </w:rPr>
        <w:fldChar w:fldCharType="end"/>
      </w:r>
    </w:p>
    <w:p w14:paraId="6B1522D5" w14:textId="7313F8DA" w:rsidR="003A01A9" w:rsidRDefault="003A01A9">
      <w:pPr>
        <w:pStyle w:val="TOC1"/>
        <w:rPr>
          <w:rFonts w:asciiTheme="minorHAnsi" w:eastAsiaTheme="minorEastAsia" w:hAnsiTheme="minorHAnsi" w:cstheme="minorBidi"/>
          <w:b w:val="0"/>
          <w:kern w:val="2"/>
          <w:sz w:val="21"/>
          <w:szCs w:val="22"/>
          <w:lang w:val="en-US" w:eastAsia="zh-CN"/>
        </w:rPr>
      </w:pPr>
      <w:r w:rsidRPr="00C8786B">
        <w:rPr>
          <w:lang w:val="en-GB" w:eastAsia="zh-CN"/>
        </w:rPr>
        <w:t>3</w:t>
      </w:r>
      <w:r>
        <w:rPr>
          <w:rFonts w:asciiTheme="minorHAnsi" w:eastAsiaTheme="minorEastAsia" w:hAnsiTheme="minorHAnsi" w:cstheme="minorBidi"/>
          <w:b w:val="0"/>
          <w:kern w:val="2"/>
          <w:sz w:val="21"/>
          <w:szCs w:val="22"/>
          <w:lang w:val="en-US" w:eastAsia="zh-CN"/>
        </w:rPr>
        <w:tab/>
      </w:r>
      <w:r w:rsidRPr="00C8786B">
        <w:rPr>
          <w:lang w:val="en-GB" w:eastAsia="zh-CN"/>
        </w:rPr>
        <w:t>Dataset and methods</w:t>
      </w:r>
      <w:r>
        <w:tab/>
      </w:r>
      <w:r>
        <w:fldChar w:fldCharType="begin"/>
      </w:r>
      <w:r>
        <w:instrText xml:space="preserve"> PAGEREF _Toc47372996 \h </w:instrText>
      </w:r>
      <w:r>
        <w:fldChar w:fldCharType="separate"/>
      </w:r>
      <w:r>
        <w:t>8</w:t>
      </w:r>
      <w:r>
        <w:fldChar w:fldCharType="end"/>
      </w:r>
    </w:p>
    <w:p w14:paraId="24E638C5" w14:textId="772AE961"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Pr>
          <w:noProof/>
        </w:rPr>
        <w:t>Numerical Experiments</w:t>
      </w:r>
      <w:r>
        <w:rPr>
          <w:noProof/>
        </w:rPr>
        <w:tab/>
      </w:r>
      <w:r>
        <w:rPr>
          <w:noProof/>
        </w:rPr>
        <w:fldChar w:fldCharType="begin"/>
      </w:r>
      <w:r>
        <w:rPr>
          <w:noProof/>
        </w:rPr>
        <w:instrText xml:space="preserve"> PAGEREF _Toc47372997 \h </w:instrText>
      </w:r>
      <w:r>
        <w:rPr>
          <w:noProof/>
        </w:rPr>
      </w:r>
      <w:r>
        <w:rPr>
          <w:noProof/>
        </w:rPr>
        <w:fldChar w:fldCharType="separate"/>
      </w:r>
      <w:r>
        <w:rPr>
          <w:noProof/>
        </w:rPr>
        <w:t>8</w:t>
      </w:r>
      <w:r>
        <w:rPr>
          <w:noProof/>
        </w:rPr>
        <w:fldChar w:fldCharType="end"/>
      </w:r>
    </w:p>
    <w:p w14:paraId="2F1CACEB" w14:textId="06439D41"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sidRPr="00C8786B">
        <w:rPr>
          <w:noProof/>
          <w:lang w:val="en-GB"/>
        </w:rPr>
        <w:t>3.1.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7372998 \h </w:instrText>
      </w:r>
      <w:r>
        <w:rPr>
          <w:noProof/>
        </w:rPr>
      </w:r>
      <w:r>
        <w:rPr>
          <w:noProof/>
        </w:rPr>
        <w:fldChar w:fldCharType="separate"/>
      </w:r>
      <w:r>
        <w:rPr>
          <w:noProof/>
        </w:rPr>
        <w:t>8</w:t>
      </w:r>
      <w:r>
        <w:rPr>
          <w:noProof/>
        </w:rPr>
        <w:fldChar w:fldCharType="end"/>
      </w:r>
    </w:p>
    <w:p w14:paraId="7A22748E" w14:textId="091606F7"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sidRPr="00C8786B">
        <w:rPr>
          <w:noProof/>
          <w:lang w:val="en-GB"/>
        </w:rPr>
        <w:t>3.1.2</w:t>
      </w:r>
      <w:r>
        <w:rPr>
          <w:rFonts w:asciiTheme="minorHAnsi" w:eastAsiaTheme="minorEastAsia" w:hAnsiTheme="minorHAnsi"/>
          <w:noProof/>
          <w:kern w:val="2"/>
          <w:sz w:val="21"/>
          <w:lang w:val="en-US" w:eastAsia="zh-CN"/>
        </w:rPr>
        <w:tab/>
      </w:r>
      <w:r w:rsidRPr="00C8786B">
        <w:rPr>
          <w:noProof/>
          <w:lang w:val="en-GB"/>
        </w:rPr>
        <w:t>Simulation Settings</w:t>
      </w:r>
      <w:r>
        <w:rPr>
          <w:noProof/>
        </w:rPr>
        <w:tab/>
      </w:r>
      <w:r>
        <w:rPr>
          <w:noProof/>
        </w:rPr>
        <w:fldChar w:fldCharType="begin"/>
      </w:r>
      <w:r>
        <w:rPr>
          <w:noProof/>
        </w:rPr>
        <w:instrText xml:space="preserve"> PAGEREF _Toc47372999 \h </w:instrText>
      </w:r>
      <w:r>
        <w:rPr>
          <w:noProof/>
        </w:rPr>
      </w:r>
      <w:r>
        <w:rPr>
          <w:noProof/>
        </w:rPr>
        <w:fldChar w:fldCharType="separate"/>
      </w:r>
      <w:r>
        <w:rPr>
          <w:noProof/>
        </w:rPr>
        <w:t>8</w:t>
      </w:r>
      <w:r>
        <w:rPr>
          <w:noProof/>
        </w:rPr>
        <w:fldChar w:fldCharType="end"/>
      </w:r>
    </w:p>
    <w:p w14:paraId="16DE6CD7" w14:textId="3483DD7A"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3.1.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7373000 \h </w:instrText>
      </w:r>
      <w:r>
        <w:rPr>
          <w:noProof/>
        </w:rPr>
      </w:r>
      <w:r>
        <w:rPr>
          <w:noProof/>
        </w:rPr>
        <w:fldChar w:fldCharType="separate"/>
      </w:r>
      <w:r>
        <w:rPr>
          <w:noProof/>
        </w:rPr>
        <w:t>9</w:t>
      </w:r>
      <w:r>
        <w:rPr>
          <w:noProof/>
        </w:rPr>
        <w:fldChar w:fldCharType="end"/>
      </w:r>
    </w:p>
    <w:p w14:paraId="6E023451" w14:textId="15832CF1"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3.1.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373001 \h </w:instrText>
      </w:r>
      <w:r>
        <w:rPr>
          <w:noProof/>
        </w:rPr>
      </w:r>
      <w:r>
        <w:rPr>
          <w:noProof/>
        </w:rPr>
        <w:fldChar w:fldCharType="separate"/>
      </w:r>
      <w:r>
        <w:rPr>
          <w:noProof/>
        </w:rPr>
        <w:t>10</w:t>
      </w:r>
      <w:r>
        <w:rPr>
          <w:noProof/>
        </w:rPr>
        <w:fldChar w:fldCharType="end"/>
      </w:r>
    </w:p>
    <w:p w14:paraId="659DFAD0" w14:textId="2FD074B3"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3.1.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373002 \h </w:instrText>
      </w:r>
      <w:r>
        <w:rPr>
          <w:noProof/>
        </w:rPr>
      </w:r>
      <w:r>
        <w:rPr>
          <w:noProof/>
        </w:rPr>
        <w:fldChar w:fldCharType="separate"/>
      </w:r>
      <w:r>
        <w:rPr>
          <w:noProof/>
        </w:rPr>
        <w:t>10</w:t>
      </w:r>
      <w:r>
        <w:rPr>
          <w:noProof/>
        </w:rPr>
        <w:fldChar w:fldCharType="end"/>
      </w:r>
    </w:p>
    <w:p w14:paraId="78ABF346" w14:textId="6D2D1FC3"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3.1.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373003 \h </w:instrText>
      </w:r>
      <w:r>
        <w:rPr>
          <w:noProof/>
        </w:rPr>
      </w:r>
      <w:r>
        <w:rPr>
          <w:noProof/>
        </w:rPr>
        <w:fldChar w:fldCharType="separate"/>
      </w:r>
      <w:r>
        <w:rPr>
          <w:noProof/>
        </w:rPr>
        <w:t>10</w:t>
      </w:r>
      <w:r>
        <w:rPr>
          <w:noProof/>
        </w:rPr>
        <w:fldChar w:fldCharType="end"/>
      </w:r>
    </w:p>
    <w:p w14:paraId="77A0ABFA" w14:textId="3AA6AC40"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3.1.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373004 \h </w:instrText>
      </w:r>
      <w:r>
        <w:rPr>
          <w:noProof/>
        </w:rPr>
      </w:r>
      <w:r>
        <w:rPr>
          <w:noProof/>
        </w:rPr>
        <w:fldChar w:fldCharType="separate"/>
      </w:r>
      <w:r>
        <w:rPr>
          <w:noProof/>
        </w:rPr>
        <w:t>11</w:t>
      </w:r>
      <w:r>
        <w:rPr>
          <w:noProof/>
        </w:rPr>
        <w:fldChar w:fldCharType="end"/>
      </w:r>
    </w:p>
    <w:p w14:paraId="69F29738" w14:textId="738DD559"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sidRPr="00C8786B">
        <w:rPr>
          <w:noProof/>
          <w:lang w:val="en-GB"/>
        </w:rPr>
        <w:t>3.2</w:t>
      </w:r>
      <w:r>
        <w:rPr>
          <w:rFonts w:asciiTheme="minorHAnsi" w:eastAsiaTheme="minorEastAsia" w:hAnsiTheme="minorHAnsi"/>
          <w:noProof/>
          <w:kern w:val="2"/>
          <w:sz w:val="21"/>
          <w:lang w:val="en-US" w:eastAsia="zh-CN"/>
        </w:rPr>
        <w:tab/>
      </w:r>
      <w:r w:rsidRPr="00C8786B">
        <w:rPr>
          <w:noProof/>
          <w:lang w:val="en-GB"/>
        </w:rPr>
        <w:t xml:space="preserve">Cloud </w:t>
      </w:r>
      <w:r>
        <w:rPr>
          <w:noProof/>
        </w:rPr>
        <w:t>Implementation</w:t>
      </w:r>
      <w:r>
        <w:rPr>
          <w:noProof/>
        </w:rPr>
        <w:tab/>
      </w:r>
      <w:r>
        <w:rPr>
          <w:noProof/>
        </w:rPr>
        <w:fldChar w:fldCharType="begin"/>
      </w:r>
      <w:r>
        <w:rPr>
          <w:noProof/>
        </w:rPr>
        <w:instrText xml:space="preserve"> PAGEREF _Toc47373005 \h </w:instrText>
      </w:r>
      <w:r>
        <w:rPr>
          <w:noProof/>
        </w:rPr>
      </w:r>
      <w:r>
        <w:rPr>
          <w:noProof/>
        </w:rPr>
        <w:fldChar w:fldCharType="separate"/>
      </w:r>
      <w:r>
        <w:rPr>
          <w:noProof/>
        </w:rPr>
        <w:t>11</w:t>
      </w:r>
      <w:r>
        <w:rPr>
          <w:noProof/>
        </w:rPr>
        <w:fldChar w:fldCharType="end"/>
      </w:r>
    </w:p>
    <w:p w14:paraId="1AA033DC" w14:textId="5C19175F"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3.2.1</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7373006 \h </w:instrText>
      </w:r>
      <w:r>
        <w:rPr>
          <w:noProof/>
        </w:rPr>
      </w:r>
      <w:r>
        <w:rPr>
          <w:noProof/>
        </w:rPr>
        <w:fldChar w:fldCharType="separate"/>
      </w:r>
      <w:r>
        <w:rPr>
          <w:noProof/>
        </w:rPr>
        <w:t>11</w:t>
      </w:r>
      <w:r>
        <w:rPr>
          <w:noProof/>
        </w:rPr>
        <w:fldChar w:fldCharType="end"/>
      </w:r>
    </w:p>
    <w:p w14:paraId="0EF243B6" w14:textId="30C400D4"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3.2.2</w:t>
      </w:r>
      <w:r>
        <w:rPr>
          <w:rFonts w:asciiTheme="minorHAnsi" w:eastAsiaTheme="minorEastAsia" w:hAnsiTheme="minorHAnsi"/>
          <w:noProof/>
          <w:kern w:val="2"/>
          <w:sz w:val="21"/>
          <w:lang w:val="en-US" w:eastAsia="zh-CN"/>
        </w:rPr>
        <w:tab/>
      </w:r>
      <w:r>
        <w:rPr>
          <w:noProof/>
          <w:lang w:eastAsia="zh-CN"/>
        </w:rPr>
        <w:t>Cloud System</w:t>
      </w:r>
      <w:r>
        <w:rPr>
          <w:noProof/>
        </w:rPr>
        <w:tab/>
      </w:r>
      <w:r>
        <w:rPr>
          <w:noProof/>
        </w:rPr>
        <w:fldChar w:fldCharType="begin"/>
      </w:r>
      <w:r>
        <w:rPr>
          <w:noProof/>
        </w:rPr>
        <w:instrText xml:space="preserve"> PAGEREF _Toc47373007 \h </w:instrText>
      </w:r>
      <w:r>
        <w:rPr>
          <w:noProof/>
        </w:rPr>
      </w:r>
      <w:r>
        <w:rPr>
          <w:noProof/>
        </w:rPr>
        <w:fldChar w:fldCharType="separate"/>
      </w:r>
      <w:r>
        <w:rPr>
          <w:noProof/>
        </w:rPr>
        <w:t>12</w:t>
      </w:r>
      <w:r>
        <w:rPr>
          <w:noProof/>
        </w:rPr>
        <w:fldChar w:fldCharType="end"/>
      </w:r>
    </w:p>
    <w:p w14:paraId="7F1C46D9" w14:textId="7825BE0E" w:rsidR="003A01A9" w:rsidRDefault="003A01A9">
      <w:pPr>
        <w:pStyle w:val="TOC1"/>
        <w:rPr>
          <w:rFonts w:asciiTheme="minorHAnsi" w:eastAsiaTheme="minorEastAsia" w:hAnsiTheme="minorHAnsi" w:cstheme="minorBidi"/>
          <w:b w:val="0"/>
          <w:kern w:val="2"/>
          <w:sz w:val="21"/>
          <w:szCs w:val="22"/>
          <w:lang w:val="en-US" w:eastAsia="zh-CN"/>
        </w:rPr>
      </w:pPr>
      <w:r w:rsidRPr="00C8786B">
        <w:rPr>
          <w:lang w:val="en-GB"/>
        </w:rPr>
        <w:t>4</w:t>
      </w:r>
      <w:r>
        <w:rPr>
          <w:rFonts w:asciiTheme="minorHAnsi" w:eastAsiaTheme="minorEastAsia" w:hAnsiTheme="minorHAnsi" w:cstheme="minorBidi"/>
          <w:b w:val="0"/>
          <w:kern w:val="2"/>
          <w:sz w:val="21"/>
          <w:szCs w:val="22"/>
          <w:lang w:val="en-US" w:eastAsia="zh-CN"/>
        </w:rPr>
        <w:tab/>
      </w:r>
      <w:r w:rsidRPr="00C8786B">
        <w:rPr>
          <w:lang w:val="en-GB"/>
        </w:rPr>
        <w:t>Results</w:t>
      </w:r>
      <w:r>
        <w:tab/>
      </w:r>
      <w:r>
        <w:fldChar w:fldCharType="begin"/>
      </w:r>
      <w:r>
        <w:instrText xml:space="preserve"> PAGEREF _Toc47373008 \h </w:instrText>
      </w:r>
      <w:r>
        <w:fldChar w:fldCharType="separate"/>
      </w:r>
      <w:r>
        <w:t>12</w:t>
      </w:r>
      <w:r>
        <w:fldChar w:fldCharType="end"/>
      </w:r>
    </w:p>
    <w:p w14:paraId="7AD6F9B3" w14:textId="4E51AC2E"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sidRPr="00C8786B">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7373009 \h </w:instrText>
      </w:r>
      <w:r>
        <w:rPr>
          <w:noProof/>
        </w:rPr>
      </w:r>
      <w:r>
        <w:rPr>
          <w:noProof/>
        </w:rPr>
        <w:fldChar w:fldCharType="separate"/>
      </w:r>
      <w:r>
        <w:rPr>
          <w:noProof/>
        </w:rPr>
        <w:t>12</w:t>
      </w:r>
      <w:r>
        <w:rPr>
          <w:noProof/>
        </w:rPr>
        <w:fldChar w:fldCharType="end"/>
      </w:r>
    </w:p>
    <w:p w14:paraId="2436466F" w14:textId="14701E8F"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4.1.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47373010 \h </w:instrText>
      </w:r>
      <w:r>
        <w:rPr>
          <w:noProof/>
        </w:rPr>
      </w:r>
      <w:r>
        <w:rPr>
          <w:noProof/>
        </w:rPr>
        <w:fldChar w:fldCharType="separate"/>
      </w:r>
      <w:r>
        <w:rPr>
          <w:noProof/>
        </w:rPr>
        <w:t>13</w:t>
      </w:r>
      <w:r>
        <w:rPr>
          <w:noProof/>
        </w:rPr>
        <w:fldChar w:fldCharType="end"/>
      </w:r>
    </w:p>
    <w:p w14:paraId="5138D449" w14:textId="2759DF24"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373011 \h </w:instrText>
      </w:r>
      <w:r>
        <w:rPr>
          <w:noProof/>
        </w:rPr>
      </w:r>
      <w:r>
        <w:rPr>
          <w:noProof/>
        </w:rPr>
        <w:fldChar w:fldCharType="separate"/>
      </w:r>
      <w:r>
        <w:rPr>
          <w:noProof/>
        </w:rPr>
        <w:t>14</w:t>
      </w:r>
      <w:r>
        <w:rPr>
          <w:noProof/>
        </w:rPr>
        <w:fldChar w:fldCharType="end"/>
      </w:r>
    </w:p>
    <w:p w14:paraId="0C34C4B2" w14:textId="50938FC4"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373012 \h </w:instrText>
      </w:r>
      <w:r>
        <w:rPr>
          <w:noProof/>
        </w:rPr>
      </w:r>
      <w:r>
        <w:rPr>
          <w:noProof/>
        </w:rPr>
        <w:fldChar w:fldCharType="separate"/>
      </w:r>
      <w:r>
        <w:rPr>
          <w:noProof/>
        </w:rPr>
        <w:t>15</w:t>
      </w:r>
      <w:r>
        <w:rPr>
          <w:noProof/>
        </w:rPr>
        <w:fldChar w:fldCharType="end"/>
      </w:r>
    </w:p>
    <w:p w14:paraId="5F6AA1C6" w14:textId="6911476D"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373013 \h </w:instrText>
      </w:r>
      <w:r>
        <w:rPr>
          <w:noProof/>
        </w:rPr>
      </w:r>
      <w:r>
        <w:rPr>
          <w:noProof/>
        </w:rPr>
        <w:fldChar w:fldCharType="separate"/>
      </w:r>
      <w:r>
        <w:rPr>
          <w:noProof/>
        </w:rPr>
        <w:t>16</w:t>
      </w:r>
      <w:r>
        <w:rPr>
          <w:noProof/>
        </w:rPr>
        <w:fldChar w:fldCharType="end"/>
      </w:r>
    </w:p>
    <w:p w14:paraId="18CD2337" w14:textId="5DAB544D" w:rsidR="003A01A9" w:rsidRDefault="003A01A9">
      <w:pPr>
        <w:pStyle w:val="TOC3"/>
        <w:tabs>
          <w:tab w:val="left" w:pos="1200"/>
          <w:tab w:val="right" w:leader="dot" w:pos="9060"/>
        </w:tabs>
        <w:rPr>
          <w:rFonts w:asciiTheme="minorHAnsi" w:eastAsiaTheme="minorEastAsia" w:hAnsiTheme="minorHAnsi"/>
          <w:noProof/>
          <w:kern w:val="2"/>
          <w:sz w:val="21"/>
          <w:lang w:val="en-US" w:eastAsia="zh-CN"/>
        </w:rPr>
      </w:pPr>
      <w:r>
        <w:rPr>
          <w:noProof/>
        </w:rPr>
        <w:t>4.1.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373014 \h </w:instrText>
      </w:r>
      <w:r>
        <w:rPr>
          <w:noProof/>
        </w:rPr>
      </w:r>
      <w:r>
        <w:rPr>
          <w:noProof/>
        </w:rPr>
        <w:fldChar w:fldCharType="separate"/>
      </w:r>
      <w:r>
        <w:rPr>
          <w:noProof/>
        </w:rPr>
        <w:t>17</w:t>
      </w:r>
      <w:r>
        <w:rPr>
          <w:noProof/>
        </w:rPr>
        <w:fldChar w:fldCharType="end"/>
      </w:r>
    </w:p>
    <w:p w14:paraId="10CCB93E" w14:textId="78088590" w:rsidR="003A01A9" w:rsidRDefault="003A01A9">
      <w:pPr>
        <w:pStyle w:val="TOC2"/>
        <w:tabs>
          <w:tab w:val="left" w:pos="960"/>
          <w:tab w:val="right" w:leader="dot" w:pos="9060"/>
        </w:tabs>
        <w:rPr>
          <w:rFonts w:asciiTheme="minorHAnsi" w:eastAsiaTheme="minorEastAsia" w:hAnsiTheme="minorHAnsi"/>
          <w:noProof/>
          <w:kern w:val="2"/>
          <w:sz w:val="21"/>
          <w:lang w:val="en-US" w:eastAsia="zh-CN"/>
        </w:rPr>
      </w:pPr>
      <w:r w:rsidRPr="00C8786B">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7373015 \h </w:instrText>
      </w:r>
      <w:r>
        <w:rPr>
          <w:noProof/>
        </w:rPr>
      </w:r>
      <w:r>
        <w:rPr>
          <w:noProof/>
        </w:rPr>
        <w:fldChar w:fldCharType="separate"/>
      </w:r>
      <w:r>
        <w:rPr>
          <w:noProof/>
        </w:rPr>
        <w:t>18</w:t>
      </w:r>
      <w:r>
        <w:rPr>
          <w:noProof/>
        </w:rPr>
        <w:fldChar w:fldCharType="end"/>
      </w:r>
    </w:p>
    <w:p w14:paraId="18EB4536" w14:textId="64BF5068" w:rsidR="003A01A9" w:rsidRDefault="003A01A9">
      <w:pPr>
        <w:pStyle w:val="TOC1"/>
        <w:rPr>
          <w:rFonts w:asciiTheme="minorHAnsi" w:eastAsiaTheme="minorEastAsia" w:hAnsiTheme="minorHAnsi" w:cstheme="minorBidi"/>
          <w:b w:val="0"/>
          <w:kern w:val="2"/>
          <w:sz w:val="21"/>
          <w:szCs w:val="22"/>
          <w:lang w:val="en-US" w:eastAsia="zh-CN"/>
        </w:rPr>
      </w:pPr>
      <w:r w:rsidRPr="00C8786B">
        <w:rPr>
          <w:lang w:val="en-GB"/>
        </w:rPr>
        <w:t>5</w:t>
      </w:r>
      <w:r>
        <w:rPr>
          <w:rFonts w:asciiTheme="minorHAnsi" w:eastAsiaTheme="minorEastAsia" w:hAnsiTheme="minorHAnsi" w:cstheme="minorBidi"/>
          <w:b w:val="0"/>
          <w:kern w:val="2"/>
          <w:sz w:val="21"/>
          <w:szCs w:val="22"/>
          <w:lang w:val="en-US" w:eastAsia="zh-CN"/>
        </w:rPr>
        <w:tab/>
      </w:r>
      <w:r w:rsidRPr="00C8786B">
        <w:rPr>
          <w:lang w:val="en-GB"/>
        </w:rPr>
        <w:t>Discussion</w:t>
      </w:r>
      <w:r>
        <w:tab/>
      </w:r>
      <w:r>
        <w:fldChar w:fldCharType="begin"/>
      </w:r>
      <w:r>
        <w:instrText xml:space="preserve"> PAGEREF _Toc47373016 \h </w:instrText>
      </w:r>
      <w:r>
        <w:fldChar w:fldCharType="separate"/>
      </w:r>
      <w:r>
        <w:t>18</w:t>
      </w:r>
      <w:r>
        <w:fldChar w:fldCharType="end"/>
      </w:r>
    </w:p>
    <w:p w14:paraId="14CAD940" w14:textId="65AC5CA6" w:rsidR="003A01A9" w:rsidRDefault="003A01A9">
      <w:pPr>
        <w:pStyle w:val="TOC1"/>
        <w:rPr>
          <w:rFonts w:asciiTheme="minorHAnsi" w:eastAsiaTheme="minorEastAsia" w:hAnsiTheme="minorHAnsi" w:cstheme="minorBidi"/>
          <w:b w:val="0"/>
          <w:kern w:val="2"/>
          <w:sz w:val="21"/>
          <w:szCs w:val="22"/>
          <w:lang w:val="en-US" w:eastAsia="zh-CN"/>
        </w:rPr>
      </w:pPr>
      <w:r w:rsidRPr="00C8786B">
        <w:rPr>
          <w:lang w:val="en-GB"/>
        </w:rPr>
        <w:t>6</w:t>
      </w:r>
      <w:r>
        <w:rPr>
          <w:rFonts w:asciiTheme="minorHAnsi" w:eastAsiaTheme="minorEastAsia" w:hAnsiTheme="minorHAnsi" w:cstheme="minorBidi"/>
          <w:b w:val="0"/>
          <w:kern w:val="2"/>
          <w:sz w:val="21"/>
          <w:szCs w:val="22"/>
          <w:lang w:val="en-US" w:eastAsia="zh-CN"/>
        </w:rPr>
        <w:tab/>
      </w:r>
      <w:r w:rsidRPr="00C8786B">
        <w:rPr>
          <w:lang w:val="en-GB"/>
        </w:rPr>
        <w:t>Conclusion</w:t>
      </w:r>
      <w:r>
        <w:tab/>
      </w:r>
      <w:r>
        <w:fldChar w:fldCharType="begin"/>
      </w:r>
      <w:r>
        <w:instrText xml:space="preserve"> PAGEREF _Toc47373017 \h </w:instrText>
      </w:r>
      <w:r>
        <w:fldChar w:fldCharType="separate"/>
      </w:r>
      <w:r>
        <w:t>21</w:t>
      </w:r>
      <w:r>
        <w:fldChar w:fldCharType="end"/>
      </w:r>
    </w:p>
    <w:p w14:paraId="44FD1B4E" w14:textId="4CD3787D" w:rsidR="003A01A9" w:rsidRDefault="003A01A9">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7373018 \h </w:instrText>
      </w:r>
      <w:r>
        <w:fldChar w:fldCharType="separate"/>
      </w:r>
      <w:r>
        <w:t>21</w:t>
      </w:r>
      <w:r>
        <w:fldChar w:fldCharType="end"/>
      </w:r>
    </w:p>
    <w:p w14:paraId="3D0D5BDF" w14:textId="04507CE3" w:rsidR="003A01A9" w:rsidRDefault="003A01A9">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7373019 \h </w:instrText>
      </w:r>
      <w:r>
        <w:fldChar w:fldCharType="separate"/>
      </w:r>
      <w:r>
        <w:t>22</w:t>
      </w:r>
      <w:r>
        <w:fldChar w:fldCharType="end"/>
      </w:r>
    </w:p>
    <w:p w14:paraId="448A605D" w14:textId="58ED90E2" w:rsidR="003A01A9" w:rsidRDefault="003A01A9">
      <w:pPr>
        <w:pStyle w:val="TOC1"/>
        <w:rPr>
          <w:rFonts w:asciiTheme="minorHAnsi" w:eastAsiaTheme="minorEastAsia" w:hAnsiTheme="minorHAnsi" w:cstheme="minorBidi"/>
          <w:b w:val="0"/>
          <w:kern w:val="2"/>
          <w:sz w:val="21"/>
          <w:szCs w:val="22"/>
          <w:lang w:val="en-US" w:eastAsia="zh-CN"/>
        </w:rPr>
      </w:pPr>
      <w:r w:rsidRPr="00C8786B">
        <w:rPr>
          <w:rFonts w:cs="Times New Roman"/>
        </w:rPr>
        <w:t>9</w:t>
      </w:r>
      <w:r>
        <w:rPr>
          <w:rFonts w:asciiTheme="minorHAnsi" w:eastAsiaTheme="minorEastAsia" w:hAnsiTheme="minorHAnsi" w:cstheme="minorBidi"/>
          <w:b w:val="0"/>
          <w:kern w:val="2"/>
          <w:sz w:val="21"/>
          <w:szCs w:val="22"/>
          <w:lang w:val="en-US" w:eastAsia="zh-CN"/>
        </w:rPr>
        <w:tab/>
      </w:r>
      <w:r w:rsidRPr="00C8786B">
        <w:rPr>
          <w:rFonts w:cs="Times New Roman"/>
        </w:rPr>
        <w:t>Example Non-IID Distribution</w:t>
      </w:r>
      <w:r>
        <w:tab/>
      </w:r>
      <w:r>
        <w:fldChar w:fldCharType="begin"/>
      </w:r>
      <w:r>
        <w:instrText xml:space="preserve"> PAGEREF _Toc47373020 \h </w:instrText>
      </w:r>
      <w:r>
        <w:fldChar w:fldCharType="separate"/>
      </w:r>
      <w:r>
        <w:t>25</w:t>
      </w:r>
      <w:r>
        <w:fldChar w:fldCharType="end"/>
      </w:r>
    </w:p>
    <w:p w14:paraId="0B9FAE46" w14:textId="279A0AF8" w:rsidR="003A01A9" w:rsidRDefault="003A01A9">
      <w:pPr>
        <w:pStyle w:val="TOC1"/>
        <w:rPr>
          <w:rFonts w:asciiTheme="minorHAnsi" w:eastAsiaTheme="minorEastAsia" w:hAnsiTheme="minorHAnsi" w:cstheme="minorBidi"/>
          <w:b w:val="0"/>
          <w:kern w:val="2"/>
          <w:sz w:val="21"/>
          <w:szCs w:val="22"/>
          <w:lang w:val="en-US" w:eastAsia="zh-CN"/>
        </w:rPr>
      </w:pPr>
      <w:r>
        <w:t>10</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7373021 \h </w:instrText>
      </w:r>
      <w:r>
        <w:fldChar w:fldCharType="separate"/>
      </w:r>
      <w:r>
        <w:t>26</w:t>
      </w:r>
      <w:r>
        <w:fldChar w:fldCharType="end"/>
      </w:r>
    </w:p>
    <w:p w14:paraId="07ED68C8" w14:textId="42BB7BC5" w:rsidR="003A01A9" w:rsidRDefault="003A01A9">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7373022 \h </w:instrText>
      </w:r>
      <w:r>
        <w:fldChar w:fldCharType="separate"/>
      </w:r>
      <w:r>
        <w:t>27</w:t>
      </w:r>
      <w:r>
        <w:fldChar w:fldCharType="end"/>
      </w:r>
    </w:p>
    <w:p w14:paraId="39D980B8" w14:textId="12DC17BC" w:rsidR="003A01A9" w:rsidRDefault="003A01A9">
      <w:pPr>
        <w:pStyle w:val="TOC1"/>
        <w:rPr>
          <w:rFonts w:asciiTheme="minorHAnsi" w:eastAsiaTheme="minorEastAsia" w:hAnsiTheme="minorHAnsi" w:cstheme="minorBidi"/>
          <w:b w:val="0"/>
          <w:kern w:val="2"/>
          <w:sz w:val="21"/>
          <w:szCs w:val="22"/>
          <w:lang w:val="en-US" w:eastAsia="zh-CN"/>
        </w:rPr>
      </w:pPr>
      <w:r>
        <w:lastRenderedPageBreak/>
        <w:t>12</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7373023 \h </w:instrText>
      </w:r>
      <w:r>
        <w:fldChar w:fldCharType="separate"/>
      </w:r>
      <w:r>
        <w:t>28</w:t>
      </w:r>
      <w:r>
        <w:fldChar w:fldCharType="end"/>
      </w:r>
    </w:p>
    <w:p w14:paraId="682BF84B" w14:textId="0530CB52" w:rsidR="003A01A9" w:rsidRDefault="003A01A9">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7373024 \h </w:instrText>
      </w:r>
      <w:r>
        <w:fldChar w:fldCharType="separate"/>
      </w:r>
      <w:r>
        <w:t>29</w:t>
      </w:r>
      <w:r>
        <w:fldChar w:fldCharType="end"/>
      </w:r>
    </w:p>
    <w:p w14:paraId="79E15333" w14:textId="6E5FD056" w:rsidR="003A01A9" w:rsidRDefault="003A01A9">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7373025 \h </w:instrText>
      </w:r>
      <w:r>
        <w:fldChar w:fldCharType="separate"/>
      </w:r>
      <w:r>
        <w:t>32</w:t>
      </w:r>
      <w:r>
        <w:fldChar w:fldCharType="end"/>
      </w:r>
    </w:p>
    <w:p w14:paraId="5441B254" w14:textId="43F22EFE" w:rsidR="003A01A9" w:rsidRDefault="003A01A9">
      <w:pPr>
        <w:pStyle w:val="TOC1"/>
        <w:rPr>
          <w:rFonts w:asciiTheme="minorHAnsi" w:eastAsiaTheme="minorEastAsia" w:hAnsiTheme="minorHAnsi" w:cstheme="minorBidi"/>
          <w:b w:val="0"/>
          <w:kern w:val="2"/>
          <w:sz w:val="21"/>
          <w:szCs w:val="22"/>
          <w:lang w:val="en-US" w:eastAsia="zh-CN"/>
        </w:rPr>
      </w:pPr>
      <w:r>
        <w:t>15</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7373026 \h </w:instrText>
      </w:r>
      <w:r>
        <w:fldChar w:fldCharType="separate"/>
      </w:r>
      <w:r>
        <w:t>36</w:t>
      </w:r>
      <w:r>
        <w:fldChar w:fldCharType="end"/>
      </w:r>
    </w:p>
    <w:p w14:paraId="1AE48BA9" w14:textId="77632272"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22D26632" w:rsidR="00252E68" w:rsidRDefault="003431A2" w:rsidP="000A5475">
      <w:pPr>
        <w:rPr>
          <w:rFonts w:cs="Times New Roman"/>
          <w:szCs w:val="24"/>
        </w:rPr>
      </w:pPr>
      <w:r>
        <w:rPr>
          <w:lang w:val="en-GB"/>
        </w:rPr>
        <w:t>CNN</w:t>
      </w:r>
      <w:r w:rsidR="00252E68" w:rsidRPr="00252E68">
        <w:rPr>
          <w:lang w:val="en-GB" w:eastAsia="zh-CN"/>
        </w:rPr>
        <w:tab/>
      </w:r>
      <w:r w:rsidRPr="003431A2">
        <w:rPr>
          <w:lang w:val="en-GB" w:eastAsia="zh-CN"/>
        </w:rPr>
        <w:t>Convolutional Neural Networks</w:t>
      </w:r>
    </w:p>
    <w:p w14:paraId="75FBC0AD" w14:textId="7ACB4B82" w:rsidR="003431A2" w:rsidRDefault="003431A2" w:rsidP="000A5475">
      <w:pPr>
        <w:rPr>
          <w:lang w:val="en-GB" w:eastAsia="zh-CN"/>
        </w:rPr>
      </w:pPr>
      <w:r>
        <w:rPr>
          <w:lang w:val="en-GB"/>
        </w:rPr>
        <w:t>DR</w:t>
      </w:r>
      <w:r w:rsidRPr="00252E68">
        <w:rPr>
          <w:lang w:val="en-GB" w:eastAsia="zh-CN"/>
        </w:rPr>
        <w:tab/>
      </w:r>
      <w:r>
        <w:rPr>
          <w:lang w:val="en-GB" w:eastAsia="zh-CN"/>
        </w:rPr>
        <w:t>D</w:t>
      </w:r>
      <w:r w:rsidRPr="00C021E6">
        <w:rPr>
          <w:rFonts w:cs="Times New Roman"/>
          <w:szCs w:val="24"/>
        </w:rPr>
        <w:t xml:space="preserve">iabetic </w:t>
      </w:r>
      <w:r>
        <w:rPr>
          <w:rFonts w:cs="Times New Roman"/>
          <w:szCs w:val="24"/>
        </w:rPr>
        <w:t>R</w:t>
      </w:r>
      <w:r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0B8CEE5C" w:rsidR="004B45AC" w:rsidRDefault="004B45AC" w:rsidP="000A5475">
      <w:pPr>
        <w:rPr>
          <w:lang w:val="en-GB" w:eastAsia="zh-CN"/>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8A0FA8B" w14:textId="182B9750" w:rsidR="00876901" w:rsidRPr="00876901" w:rsidRDefault="00876901" w:rsidP="000A5475">
      <w:pPr>
        <w:rPr>
          <w:lang w:val="en-GB" w:eastAsia="zh-CN"/>
        </w:rPr>
      </w:pPr>
      <w:r>
        <w:rPr>
          <w:lang w:val="en-GB"/>
        </w:rPr>
        <w:t>GAN</w:t>
      </w:r>
      <w:r w:rsidRPr="00252E68">
        <w:rPr>
          <w:lang w:val="en-GB" w:eastAsia="zh-CN"/>
        </w:rPr>
        <w:tab/>
      </w:r>
      <w:r w:rsidRPr="00876901">
        <w:rPr>
          <w:lang w:val="en-GB" w:eastAsia="zh-CN"/>
        </w:rPr>
        <w:t>Generative Adversarial Networks</w:t>
      </w:r>
    </w:p>
    <w:p w14:paraId="26C909B2" w14:textId="7C517079" w:rsidR="003431A2" w:rsidRDefault="003431A2" w:rsidP="000A5475">
      <w:pPr>
        <w:rPr>
          <w:lang w:val="en-GB" w:eastAsia="zh-CN"/>
        </w:rPr>
      </w:pPr>
      <w:r>
        <w:rPr>
          <w:lang w:val="en-GB"/>
        </w:rPr>
        <w:t>LSTM</w:t>
      </w:r>
      <w:r w:rsidRPr="00252E68">
        <w:rPr>
          <w:lang w:val="en-GB" w:eastAsia="zh-CN"/>
        </w:rPr>
        <w:tab/>
      </w:r>
      <w:r w:rsidRPr="003431A2">
        <w:rPr>
          <w:lang w:val="en-GB" w:eastAsia="zh-CN"/>
        </w:rPr>
        <w:t>Long Short-Term Memory</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17D64610" w:rsidR="004B45AC" w:rsidRDefault="004B45AC" w:rsidP="000A5475">
      <w:pPr>
        <w:rPr>
          <w:lang w:val="en-GB" w:eastAsia="zh-CN"/>
        </w:rPr>
      </w:pPr>
      <w:r>
        <w:rPr>
          <w:lang w:val="en-GB" w:eastAsia="zh-CN"/>
        </w:rPr>
        <w:t>R</w:t>
      </w:r>
      <w:r w:rsidR="005C7193">
        <w:rPr>
          <w:lang w:val="en-GB" w:eastAsia="zh-CN"/>
        </w:rPr>
        <w:t>NN</w:t>
      </w:r>
      <w:r w:rsidRPr="00252E68">
        <w:rPr>
          <w:lang w:val="en-GB" w:eastAsia="zh-CN"/>
        </w:rPr>
        <w:tab/>
      </w:r>
      <w:r w:rsidR="005C7193" w:rsidRPr="005C7193">
        <w:rPr>
          <w:lang w:val="en-GB" w:eastAsia="zh-CN"/>
        </w:rPr>
        <w:t>Recurrent Neural Network</w:t>
      </w:r>
    </w:p>
    <w:p w14:paraId="625D3751" w14:textId="3EFCD4F2" w:rsidR="005C7193" w:rsidRDefault="005C7193" w:rsidP="000A5475">
      <w:pPr>
        <w:rPr>
          <w:lang w:val="en-GB" w:eastAsia="zh-CN"/>
        </w:rPr>
      </w:pPr>
      <w:r>
        <w:rPr>
          <w:lang w:val="en-GB" w:eastAsia="zh-CN"/>
        </w:rPr>
        <w:t>RPC</w:t>
      </w:r>
      <w:r w:rsidRPr="00252E68">
        <w:rPr>
          <w:lang w:val="en-GB" w:eastAsia="zh-CN"/>
        </w:rPr>
        <w:tab/>
      </w:r>
      <w:r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24316F"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7372989"/>
      <w:r w:rsidRPr="00695ECF">
        <w:rPr>
          <w:lang w:val="en-GB"/>
        </w:rPr>
        <w:lastRenderedPageBreak/>
        <w:t>In</w:t>
      </w:r>
      <w:r w:rsidR="00DB1D8E" w:rsidRPr="00695ECF">
        <w:rPr>
          <w:lang w:val="en-GB"/>
        </w:rPr>
        <w:t>troduction</w:t>
      </w:r>
      <w:bookmarkEnd w:id="0"/>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398F9146" w14:textId="234ED02D" w:rsidR="0061140B" w:rsidRDefault="00A6574C" w:rsidP="00A6574C">
      <w:pPr>
        <w:rPr>
          <w:rFonts w:cs="Times New Roman"/>
          <w:szCs w:val="24"/>
          <w:lang w:eastAsia="zh-CN"/>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 xml:space="preserve">cloud. We </w:t>
      </w:r>
      <w:r w:rsidR="0061140B" w:rsidRPr="00665068">
        <w:rPr>
          <w:rFonts w:cs="Times New Roman"/>
          <w:szCs w:val="24"/>
        </w:rPr>
        <w:t>hope</w:t>
      </w:r>
      <w:r w:rsidR="0061140B">
        <w:rPr>
          <w:rFonts w:cs="Times New Roman"/>
          <w:szCs w:val="24"/>
        </w:rPr>
        <w:t xml:space="preserve"> this project can be a friendly </w:t>
      </w:r>
      <w:r w:rsidR="0061140B" w:rsidRPr="00665068">
        <w:rPr>
          <w:rFonts w:cs="Times New Roman"/>
          <w:szCs w:val="24"/>
        </w:rPr>
        <w:t>refe</w:t>
      </w:r>
      <w:r w:rsidR="0061140B">
        <w:rPr>
          <w:rFonts w:cs="Times New Roman"/>
          <w:szCs w:val="24"/>
        </w:rPr>
        <w:t>re</w:t>
      </w:r>
      <w:r w:rsidR="0061140B" w:rsidRPr="00665068">
        <w:rPr>
          <w:rFonts w:cs="Times New Roman"/>
          <w:szCs w:val="24"/>
        </w:rPr>
        <w:t>nce for</w:t>
      </w:r>
      <w:r w:rsidR="0061140B" w:rsidRPr="0061140B">
        <w:rPr>
          <w:rFonts w:cs="Times New Roman"/>
          <w:szCs w:val="24"/>
        </w:rPr>
        <w:t xml:space="preserve"> </w:t>
      </w:r>
      <w:r w:rsidR="001030D4">
        <w:rPr>
          <w:rFonts w:cs="Times New Roman"/>
          <w:szCs w:val="24"/>
        </w:rPr>
        <w:t xml:space="preserve">understanding </w:t>
      </w:r>
      <w:r w:rsidR="00934E40">
        <w:rPr>
          <w:rFonts w:cs="Times New Roman"/>
          <w:szCs w:val="24"/>
        </w:rPr>
        <w:t>several</w:t>
      </w:r>
      <w:r w:rsidR="00D97D37">
        <w:rPr>
          <w:rFonts w:cs="Times New Roman"/>
          <w:szCs w:val="24"/>
        </w:rPr>
        <w:t xml:space="preserve"> possible</w:t>
      </w:r>
      <w:r w:rsidR="00934E40">
        <w:rPr>
          <w:rFonts w:cs="Times New Roman"/>
          <w:szCs w:val="24"/>
        </w:rPr>
        <w:t xml:space="preserve"> </w:t>
      </w:r>
      <w:r w:rsidR="00D46B5A">
        <w:rPr>
          <w:rFonts w:cs="Times New Roman"/>
          <w:szCs w:val="24"/>
        </w:rPr>
        <w:t>issues in</w:t>
      </w:r>
      <w:r w:rsidR="0061140B">
        <w:rPr>
          <w:rFonts w:cs="Times New Roman"/>
          <w:szCs w:val="24"/>
        </w:rPr>
        <w:t xml:space="preserve"> </w:t>
      </w:r>
      <w:r w:rsidR="0061140B" w:rsidRPr="00665068">
        <w:rPr>
          <w:rFonts w:cs="Times New Roman"/>
          <w:szCs w:val="24"/>
        </w:rPr>
        <w:t>building up a federated system</w:t>
      </w:r>
      <w:r w:rsidR="0061140B">
        <w:rPr>
          <w:rFonts w:cs="Times New Roman"/>
          <w:szCs w:val="24"/>
        </w:rPr>
        <w:t xml:space="preserve">, encouraging more </w:t>
      </w:r>
      <w:r w:rsidR="00D5109D">
        <w:rPr>
          <w:rFonts w:cs="Times New Roman"/>
          <w:szCs w:val="24"/>
        </w:rPr>
        <w:t xml:space="preserve">federated </w:t>
      </w:r>
      <w:r w:rsidR="0061140B">
        <w:rPr>
          <w:rFonts w:cs="Times New Roman"/>
          <w:szCs w:val="24"/>
        </w:rPr>
        <w:t>attempts in medical or biological research</w:t>
      </w:r>
      <w:r w:rsidR="0061140B">
        <w:rPr>
          <w:rFonts w:cs="Times New Roman" w:hint="eastAsia"/>
          <w:szCs w:val="24"/>
          <w:lang w:eastAsia="zh-CN"/>
        </w:rPr>
        <w:t>e</w:t>
      </w:r>
      <w:r w:rsidR="0061140B">
        <w:rPr>
          <w:rFonts w:cs="Times New Roman"/>
          <w:szCs w:val="24"/>
          <w:lang w:eastAsia="zh-CN"/>
        </w:rPr>
        <w:t xml:space="preserve">s. </w:t>
      </w:r>
    </w:p>
    <w:p w14:paraId="219512FC" w14:textId="2F492476" w:rsidR="00DF55DC" w:rsidRDefault="00DF55DC" w:rsidP="00A6574C">
      <w:pPr>
        <w:rPr>
          <w:rFonts w:cs="Times New Roman"/>
          <w:szCs w:val="24"/>
          <w:lang w:eastAsia="zh-CN"/>
        </w:rPr>
      </w:pPr>
      <w:r>
        <w:rPr>
          <w:rFonts w:cs="Times New Roman"/>
          <w:szCs w:val="24"/>
          <w:lang w:eastAsia="zh-CN"/>
        </w:rPr>
        <w:t xml:space="preserve">We </w:t>
      </w:r>
      <w:r w:rsidR="002579AB">
        <w:rPr>
          <w:rFonts w:cs="Times New Roman"/>
          <w:szCs w:val="24"/>
          <w:lang w:eastAsia="zh-CN"/>
        </w:rPr>
        <w:t>mainly</w:t>
      </w:r>
      <w:r>
        <w:rPr>
          <w:rFonts w:cs="Times New Roman"/>
          <w:szCs w:val="24"/>
          <w:lang w:eastAsia="zh-CN"/>
        </w:rPr>
        <w:t xml:space="preserve"> </w:t>
      </w:r>
      <w:r w:rsidR="00AB24FD">
        <w:rPr>
          <w:rFonts w:cs="Times New Roman"/>
          <w:szCs w:val="24"/>
          <w:lang w:eastAsia="zh-CN"/>
        </w:rPr>
        <w:t xml:space="preserve">research </w:t>
      </w:r>
      <w:r>
        <w:rPr>
          <w:rFonts w:cs="Times New Roman"/>
          <w:szCs w:val="24"/>
          <w:lang w:eastAsia="zh-CN"/>
        </w:rPr>
        <w:t xml:space="preserve">issues </w:t>
      </w:r>
      <w:r w:rsidR="00AB24FD">
        <w:rPr>
          <w:rFonts w:cs="Times New Roman"/>
          <w:szCs w:val="24"/>
          <w:lang w:eastAsia="zh-CN"/>
        </w:rPr>
        <w:t>in the application</w:t>
      </w:r>
      <w:r>
        <w:rPr>
          <w:rFonts w:cs="Times New Roman"/>
          <w:szCs w:val="24"/>
        </w:rPr>
        <w:t xml:space="preserve"> in this project. </w:t>
      </w:r>
      <w:r w:rsidR="00AB24FD">
        <w:rPr>
          <w:rFonts w:cs="Times New Roman"/>
          <w:szCs w:val="24"/>
        </w:rPr>
        <w:t xml:space="preserve">Communication or security problems will not be focused on. </w:t>
      </w:r>
    </w:p>
    <w:p w14:paraId="5CBFE097" w14:textId="667152A7" w:rsidR="005C06E8" w:rsidRPr="00695ECF" w:rsidRDefault="00B13C51" w:rsidP="005C06E8">
      <w:pPr>
        <w:pStyle w:val="1"/>
        <w:rPr>
          <w:lang w:val="en-GB"/>
        </w:rPr>
      </w:pPr>
      <w:bookmarkStart w:id="1" w:name="_Toc47372990"/>
      <w:r>
        <w:rPr>
          <w:lang w:val="en-GB"/>
        </w:rPr>
        <w:lastRenderedPageBreak/>
        <w:t>Background</w:t>
      </w:r>
      <w:bookmarkEnd w:id="1"/>
    </w:p>
    <w:p w14:paraId="596F4AD5" w14:textId="7CD8D814" w:rsidR="000E4F6E" w:rsidRPr="00695ECF" w:rsidRDefault="00B13C51" w:rsidP="000E4F6E">
      <w:pPr>
        <w:pStyle w:val="2"/>
        <w:rPr>
          <w:lang w:val="en-GB"/>
        </w:rPr>
      </w:pPr>
      <w:bookmarkStart w:id="2" w:name="_Toc47372991"/>
      <w:r>
        <w:rPr>
          <w:szCs w:val="28"/>
        </w:rPr>
        <w:t>Federated Learning</w:t>
      </w:r>
      <w:bookmarkEnd w:id="2"/>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29DF23AC" w:rsidR="00C6431C"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7A8AE80D" w14:textId="32CDFDC9" w:rsidR="000E2BB2" w:rsidRDefault="005B56D5" w:rsidP="00C6431C">
      <w:pPr>
        <w:rPr>
          <w:rFonts w:cs="Times New Roman"/>
          <w:szCs w:val="24"/>
          <w:lang w:eastAsia="zh-CN"/>
        </w:rPr>
      </w:pPr>
      <w:r>
        <w:rPr>
          <w:rFonts w:cs="Times New Roman" w:hint="eastAsia"/>
          <w:szCs w:val="24"/>
          <w:lang w:eastAsia="zh-CN"/>
        </w:rPr>
        <w:t>A</w:t>
      </w:r>
      <w:r>
        <w:rPr>
          <w:rFonts w:cs="Times New Roman"/>
          <w:szCs w:val="24"/>
          <w:lang w:eastAsia="zh-CN"/>
        </w:rPr>
        <w:t xml:space="preserve"> typical federated training mainly contains several basic steps </w:t>
      </w:r>
      <w:r w:rsidRPr="00665068">
        <w:rPr>
          <w:rFonts w:cs="Times New Roman"/>
          <w:szCs w:val="24"/>
        </w:rPr>
        <w:fldChar w:fldCharType="begin"/>
      </w:r>
      <w:r>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Pr>
          <w:rFonts w:cs="Times New Roman"/>
          <w:szCs w:val="24"/>
          <w:lang w:eastAsia="zh-CN"/>
        </w:rPr>
        <w:t xml:space="preserve">. </w:t>
      </w:r>
      <w:r w:rsidR="000A376D">
        <w:rPr>
          <w:rFonts w:cs="Times New Roman"/>
          <w:szCs w:val="24"/>
          <w:lang w:eastAsia="zh-CN"/>
        </w:rPr>
        <w:t>In the simplest federated model, t</w:t>
      </w:r>
      <w:r>
        <w:rPr>
          <w:rFonts w:cs="Times New Roman"/>
          <w:szCs w:val="24"/>
          <w:lang w:eastAsia="zh-CN"/>
        </w:rPr>
        <w:t xml:space="preserve">he server will first </w:t>
      </w:r>
      <w:r w:rsidR="000A376D">
        <w:rPr>
          <w:rFonts w:cs="Times New Roman"/>
          <w:szCs w:val="24"/>
          <w:lang w:eastAsia="zh-CN"/>
        </w:rPr>
        <w:t>select clients who meet the requirement and broadcast the model to them.</w:t>
      </w:r>
      <w:r>
        <w:rPr>
          <w:rFonts w:cs="Times New Roman"/>
          <w:szCs w:val="24"/>
          <w:lang w:eastAsia="zh-CN"/>
        </w:rPr>
        <w:t xml:space="preserve"> </w:t>
      </w:r>
      <w:r w:rsidR="000A376D">
        <w:rPr>
          <w:rFonts w:cs="Times New Roman"/>
          <w:szCs w:val="24"/>
          <w:lang w:eastAsia="zh-CN"/>
        </w:rPr>
        <w:t>Secondly, clients will train the model with their local dataset and upload the results (i.e. weights, gradients, intermediate layers) to</w:t>
      </w:r>
      <w:r w:rsidR="000A376D" w:rsidRPr="000A376D">
        <w:rPr>
          <w:rFonts w:cs="Times New Roman"/>
          <w:szCs w:val="24"/>
          <w:lang w:eastAsia="zh-CN"/>
        </w:rPr>
        <w:t xml:space="preserve"> </w:t>
      </w:r>
      <w:r w:rsidR="000A376D">
        <w:rPr>
          <w:rFonts w:cs="Times New Roman"/>
          <w:szCs w:val="24"/>
          <w:lang w:eastAsia="zh-CN"/>
        </w:rPr>
        <w:t xml:space="preserve">the server. Then the server can aggregate the information and perform </w:t>
      </w:r>
      <w:r w:rsidR="003151ED">
        <w:rPr>
          <w:rFonts w:cs="Times New Roman"/>
          <w:szCs w:val="24"/>
          <w:lang w:eastAsia="zh-CN"/>
        </w:rPr>
        <w:t xml:space="preserve">the </w:t>
      </w:r>
      <w:r w:rsidR="000A376D">
        <w:rPr>
          <w:rFonts w:cs="Times New Roman"/>
          <w:szCs w:val="24"/>
          <w:lang w:eastAsia="zh-CN"/>
        </w:rPr>
        <w:t xml:space="preserve">evaluation. </w:t>
      </w:r>
      <w:r>
        <w:rPr>
          <w:rFonts w:cs="Times New Roman"/>
          <w:szCs w:val="24"/>
          <w:lang w:eastAsia="zh-CN"/>
        </w:rPr>
        <w:t xml:space="preserve">These steps will be repeated until </w:t>
      </w:r>
      <w:r w:rsidR="00E43DD8">
        <w:rPr>
          <w:rFonts w:cs="Times New Roman"/>
          <w:szCs w:val="24"/>
          <w:lang w:eastAsia="zh-CN"/>
        </w:rPr>
        <w:t>the aggregated model pass the evaluation</w:t>
      </w:r>
      <w:r>
        <w:rPr>
          <w:rFonts w:cs="Times New Roman"/>
          <w:szCs w:val="24"/>
          <w:lang w:eastAsia="zh-CN"/>
        </w:rPr>
        <w:t>. Additional t</w:t>
      </w:r>
      <w:r w:rsidRPr="0078591D">
        <w:rPr>
          <w:rFonts w:cs="Times New Roman"/>
          <w:szCs w:val="24"/>
          <w:lang w:eastAsia="zh-CN"/>
        </w:rPr>
        <w:t>echniques and methods are applied</w:t>
      </w:r>
      <w:r>
        <w:rPr>
          <w:rFonts w:cs="Times New Roman"/>
          <w:szCs w:val="24"/>
          <w:lang w:eastAsia="zh-CN"/>
        </w:rPr>
        <w:t xml:space="preserve"> to </w:t>
      </w:r>
      <w:r w:rsidR="000E2BB2">
        <w:rPr>
          <w:rFonts w:cs="Times New Roman"/>
          <w:szCs w:val="24"/>
          <w:lang w:eastAsia="zh-CN"/>
        </w:rPr>
        <w:t xml:space="preserve">improve training performance or security, which will be discussed in later sections. </w:t>
      </w:r>
    </w:p>
    <w:p w14:paraId="36A86BE1" w14:textId="08BA0BE4" w:rsidR="000E4F6E" w:rsidRDefault="004A25D0" w:rsidP="000E4F6E">
      <w:pPr>
        <w:pStyle w:val="2"/>
        <w:rPr>
          <w:lang w:val="en-GB"/>
        </w:rPr>
      </w:pPr>
      <w:bookmarkStart w:id="3" w:name="_Toc47372992"/>
      <w:r w:rsidRPr="007E0879">
        <w:rPr>
          <w:szCs w:val="28"/>
        </w:rPr>
        <w:t>Federated Algorithms</w:t>
      </w:r>
      <w:bookmarkEnd w:id="3"/>
    </w:p>
    <w:p w14:paraId="3E0A6661" w14:textId="2041ADB0" w:rsidR="00BB7ABF" w:rsidRDefault="00C6431C" w:rsidP="001A6C6D">
      <w:pPr>
        <w:rPr>
          <w:rFonts w:cs="Times New Roman"/>
          <w:szCs w:val="24"/>
        </w:rPr>
      </w:pPr>
      <w:r w:rsidRPr="00C021E6">
        <w:rPr>
          <w:rFonts w:cs="Times New Roman"/>
          <w:szCs w:val="24"/>
        </w:rPr>
        <w:t>Federated Averaging (FedAvg) and Federated SGD (FedSGD) are</w:t>
      </w:r>
      <w:r w:rsidR="00BB7ABF">
        <w:rPr>
          <w:rFonts w:cs="Times New Roman"/>
          <w:szCs w:val="24"/>
        </w:rPr>
        <w:t xml:space="preserve"> two popular algorithms in federated learning and </w:t>
      </w:r>
      <w:r w:rsidR="00BB7ABF" w:rsidRPr="00C021E6">
        <w:rPr>
          <w:rFonts w:cs="Times New Roman"/>
          <w:szCs w:val="24"/>
        </w:rPr>
        <w:t>many optimization algorithms</w:t>
      </w:r>
      <w:r w:rsidR="00BB7ABF">
        <w:rPr>
          <w:rFonts w:cs="Times New Roman"/>
          <w:szCs w:val="24"/>
        </w:rPr>
        <w:t xml:space="preserve"> are developed from them. </w:t>
      </w:r>
      <w:r w:rsidR="00880D98" w:rsidRPr="00C021E6">
        <w:rPr>
          <w:rFonts w:cs="Times New Roman"/>
          <w:szCs w:val="24"/>
        </w:rPr>
        <w:t>In FedAvg settings, client weights will be collected and averaged while in FedSGD settings, gradients will be collected</w:t>
      </w:r>
      <w:r w:rsidR="00880D98">
        <w:rPr>
          <w:rFonts w:cs="Times New Roman"/>
          <w:szCs w:val="24"/>
        </w:rPr>
        <w:t xml:space="preserve"> </w:t>
      </w:r>
      <w:r w:rsidR="00880D98">
        <w:rPr>
          <w:rFonts w:cs="Times New Roman"/>
          <w:szCs w:val="24"/>
        </w:rPr>
        <w:fldChar w:fldCharType="begin"/>
      </w:r>
      <w:r w:rsidR="00880D98">
        <w:rPr>
          <w:rFonts w:cs="Times New Roman"/>
          <w:szCs w:val="24"/>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Pr>
          <w:rFonts w:cs="Times New Roman"/>
          <w:szCs w:val="24"/>
        </w:rPr>
        <w:fldChar w:fldCharType="separate"/>
      </w:r>
      <w:r w:rsidR="00880D98" w:rsidRPr="00880D98">
        <w:rPr>
          <w:rFonts w:cs="Times New Roman"/>
          <w:szCs w:val="24"/>
        </w:rPr>
        <w:t xml:space="preserve">(Mcmahan </w:t>
      </w:r>
      <w:r w:rsidR="00880D98" w:rsidRPr="00880D98">
        <w:rPr>
          <w:rFonts w:cs="Times New Roman"/>
          <w:i/>
          <w:iCs/>
          <w:szCs w:val="24"/>
        </w:rPr>
        <w:t>et al.</w:t>
      </w:r>
      <w:r w:rsidR="00880D98" w:rsidRPr="00880D98">
        <w:rPr>
          <w:rFonts w:cs="Times New Roman"/>
          <w:szCs w:val="24"/>
        </w:rPr>
        <w:t xml:space="preserve"> 2016)</w:t>
      </w:r>
      <w:r w:rsidR="00880D98">
        <w:rPr>
          <w:rFonts w:cs="Times New Roman"/>
          <w:szCs w:val="24"/>
        </w:rPr>
        <w:fldChar w:fldCharType="end"/>
      </w:r>
      <w:r w:rsidR="00880D98" w:rsidRPr="00C021E6">
        <w:rPr>
          <w:rFonts w:cs="Times New Roman"/>
          <w:szCs w:val="24"/>
        </w:rPr>
        <w:t>.</w:t>
      </w:r>
    </w:p>
    <w:p w14:paraId="3B51CAEF" w14:textId="7B9B1C9D" w:rsidR="006456D1" w:rsidRDefault="00C6431C" w:rsidP="001A6C6D">
      <w:pPr>
        <w:rPr>
          <w:rFonts w:cs="Times New Roman"/>
          <w:szCs w:val="24"/>
          <w:lang w:eastAsia="zh-CN"/>
        </w:rPr>
      </w:pPr>
      <w:r w:rsidRPr="00C021E6">
        <w:rPr>
          <w:rFonts w:cs="Times New Roman"/>
          <w:szCs w:val="24"/>
        </w:rPr>
        <w:t xml:space="preserve">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F85906">
        <w:rPr>
          <w:rFonts w:cs="Times New Roman"/>
          <w:szCs w:val="24"/>
        </w:rPr>
        <w:t>using</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0B7A52">
        <w:rPr>
          <w:rFonts w:cs="Times New Roman"/>
          <w:szCs w:val="24"/>
        </w:rPr>
        <w:t xml:space="preserve">th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E80415">
        <w:rPr>
          <w:rFonts w:cs="Times New Roman"/>
          <w:szCs w:val="24"/>
        </w:rPr>
        <w:t>This means, for example,</w:t>
      </w:r>
      <w:r w:rsidR="006C677C">
        <w:rPr>
          <w:rFonts w:cs="Times New Roman"/>
          <w:szCs w:val="24"/>
        </w:rPr>
        <w:t xml:space="preserve"> </w:t>
      </w:r>
      <w:r w:rsidR="0047764B">
        <w:rPr>
          <w:rFonts w:cs="Times New Roman"/>
          <w:szCs w:val="24"/>
        </w:rPr>
        <w:t xml:space="preserve">model </w:t>
      </w:r>
      <w:r w:rsidR="006C677C">
        <w:rPr>
          <w:rFonts w:cs="Times New Roman"/>
          <w:szCs w:val="24"/>
        </w:rPr>
        <w:t xml:space="preserve">weights are updated </w:t>
      </w:r>
      <w:r w:rsidR="003E0DC6">
        <w:rPr>
          <w:rFonts w:cs="Times New Roman"/>
          <w:szCs w:val="24"/>
        </w:rPr>
        <w:t>towards</w:t>
      </w:r>
      <w:r w:rsidR="006C677C">
        <w:rPr>
          <w:rFonts w:cs="Times New Roman"/>
          <w:szCs w:val="24"/>
        </w:rPr>
        <w:t xml:space="preserve"> minimiz</w:t>
      </w:r>
      <w:r w:rsidR="003E0DC6">
        <w:rPr>
          <w:rFonts w:cs="Times New Roman"/>
          <w:szCs w:val="24"/>
        </w:rPr>
        <w:t>ing</w:t>
      </w:r>
      <w:r w:rsidR="006C677C">
        <w:rPr>
          <w:rFonts w:cs="Times New Roman"/>
          <w:szCs w:val="24"/>
        </w:rPr>
        <w:t xml:space="preserve"> the loss function (</w:t>
      </w:r>
      <w:r w:rsidR="006C677C">
        <w:rPr>
          <w:rFonts w:hint="eastAsia"/>
          <w:i/>
          <w:iCs/>
          <w:lang w:eastAsia="zh-CN"/>
        </w:rPr>
        <w:t>f</w:t>
      </w:r>
      <w:r w:rsidR="006C677C">
        <w:rPr>
          <w:rFonts w:cs="Times New Roman"/>
          <w:szCs w:val="24"/>
        </w:rPr>
        <w:t>)</w:t>
      </w:r>
      <w:r w:rsidR="00E80415">
        <w:rPr>
          <w:rFonts w:cs="Times New Roman"/>
          <w:szCs w:val="24"/>
        </w:rPr>
        <w:t xml:space="preserve"> in FedAvg. In FedProx, weights are updated to minimize (</w:t>
      </w:r>
      <w:r w:rsidR="00E80415">
        <w:rPr>
          <w:rFonts w:hint="eastAsia"/>
          <w:i/>
          <w:iCs/>
          <w:lang w:eastAsia="zh-CN"/>
        </w:rPr>
        <w:t>f</w:t>
      </w:r>
      <w:r w:rsidR="003F64D0">
        <w:rPr>
          <w:i/>
          <w:iCs/>
          <w:lang w:eastAsia="zh-CN"/>
        </w:rPr>
        <w:t xml:space="preserve"> </w:t>
      </w:r>
      <w:r w:rsidR="00E80415">
        <w:rPr>
          <w:lang w:eastAsia="zh-CN"/>
        </w:rPr>
        <w:t>+</w:t>
      </w:r>
      <w:r w:rsidR="00E80415" w:rsidRPr="00E80415">
        <w:rPr>
          <w:rFonts w:cs="Times New Roman"/>
          <w:szCs w:val="24"/>
        </w:rPr>
        <w:t xml:space="preserve"> </w:t>
      </w:r>
      <w:r w:rsidR="003F64D0">
        <w:rPr>
          <w:rFonts w:cs="Times New Roman"/>
          <w:szCs w:val="24"/>
        </w:rPr>
        <w:t xml:space="preserve"> </w:t>
      </w:r>
      <w:r w:rsidR="00E80415">
        <w:rPr>
          <w:rFonts w:cs="Times New Roman"/>
          <w:szCs w:val="24"/>
        </w:rPr>
        <w:t>u||</w:t>
      </w:r>
      <w:r w:rsidR="00783EDD">
        <w:rPr>
          <w:rFonts w:cs="Times New Roman"/>
          <w:szCs w:val="24"/>
        </w:rPr>
        <w:t>w</w:t>
      </w:r>
      <w:r w:rsidR="00E80415">
        <w:rPr>
          <w:rFonts w:cs="Times New Roman"/>
          <w:szCs w:val="24"/>
        </w:rPr>
        <w:t>-W</w:t>
      </w:r>
      <w:r w:rsidR="00E80415" w:rsidRPr="00E80415">
        <w:rPr>
          <w:rFonts w:cs="Times New Roman"/>
          <w:szCs w:val="24"/>
          <w:vertAlign w:val="superscript"/>
        </w:rPr>
        <w:t>t</w:t>
      </w:r>
      <w:r w:rsidR="00E80415">
        <w:rPr>
          <w:rFonts w:cs="Times New Roman"/>
          <w:szCs w:val="24"/>
        </w:rPr>
        <w:t>||</w:t>
      </w:r>
      <w:r w:rsidR="00E80415" w:rsidRPr="00E80415">
        <w:rPr>
          <w:rFonts w:cs="Times New Roman"/>
          <w:szCs w:val="24"/>
          <w:vertAlign w:val="superscript"/>
        </w:rPr>
        <w:t>2</w:t>
      </w:r>
      <w:r w:rsidR="00E80415">
        <w:rPr>
          <w:rFonts w:cs="Times New Roman"/>
          <w:szCs w:val="24"/>
        </w:rPr>
        <w:t xml:space="preserve">) in which </w:t>
      </w:r>
      <w:r w:rsidR="00D75E5A">
        <w:rPr>
          <w:rFonts w:cs="Times New Roman"/>
          <w:szCs w:val="24"/>
        </w:rPr>
        <w:t>a</w:t>
      </w:r>
      <w:r w:rsidR="0047764B">
        <w:rPr>
          <w:rFonts w:cs="Times New Roman"/>
          <w:szCs w:val="24"/>
        </w:rPr>
        <w:t xml:space="preserve"> </w:t>
      </w:r>
      <w:r w:rsidR="00E80415">
        <w:rPr>
          <w:rFonts w:cs="Times New Roman"/>
          <w:szCs w:val="24"/>
        </w:rPr>
        <w:t xml:space="preserve">proximal term </w:t>
      </w:r>
      <w:r w:rsidR="0047764B">
        <w:rPr>
          <w:rFonts w:cs="Times New Roman"/>
          <w:szCs w:val="24"/>
        </w:rPr>
        <w:t xml:space="preserve">that </w:t>
      </w:r>
      <w:r w:rsidR="00E80415">
        <w:rPr>
          <w:rFonts w:cs="Times New Roman"/>
          <w:szCs w:val="24"/>
        </w:rPr>
        <w:t xml:space="preserve">represents </w:t>
      </w:r>
      <w:r w:rsidR="003D2531">
        <w:rPr>
          <w:rFonts w:cs="Times New Roman"/>
          <w:szCs w:val="24"/>
        </w:rPr>
        <w:t xml:space="preserve">the </w:t>
      </w:r>
      <w:r w:rsidR="000B1003">
        <w:rPr>
          <w:rFonts w:cs="Times New Roman"/>
          <w:szCs w:val="24"/>
        </w:rPr>
        <w:t>distance</w:t>
      </w:r>
      <w:r w:rsidR="00E80415">
        <w:rPr>
          <w:rFonts w:cs="Times New Roman"/>
          <w:szCs w:val="24"/>
        </w:rPr>
        <w:t xml:space="preserve"> between client weights (</w:t>
      </w:r>
      <w:r w:rsidR="00783EDD">
        <w:rPr>
          <w:rFonts w:cs="Times New Roman"/>
          <w:szCs w:val="24"/>
        </w:rPr>
        <w:t>w</w:t>
      </w:r>
      <w:r w:rsidR="00E80415">
        <w:rPr>
          <w:rFonts w:cs="Times New Roman"/>
          <w:szCs w:val="24"/>
        </w:rPr>
        <w:t>) and global weights (</w:t>
      </w:r>
      <w:r w:rsidR="003406C2">
        <w:rPr>
          <w:rFonts w:cs="Times New Roman"/>
          <w:szCs w:val="24"/>
        </w:rPr>
        <w:t>W</w:t>
      </w:r>
      <w:r w:rsidR="003406C2" w:rsidRPr="00E80415">
        <w:rPr>
          <w:rFonts w:cs="Times New Roman"/>
          <w:szCs w:val="24"/>
          <w:vertAlign w:val="superscript"/>
        </w:rPr>
        <w:t>t</w:t>
      </w:r>
      <w:r w:rsidR="00E80415">
        <w:rPr>
          <w:rFonts w:cs="Times New Roman"/>
          <w:szCs w:val="24"/>
        </w:rPr>
        <w:t xml:space="preserve">) is added in as a </w:t>
      </w:r>
      <w:r w:rsidR="00E80415" w:rsidRPr="00E80415">
        <w:rPr>
          <w:rFonts w:cs="Times New Roman"/>
          <w:szCs w:val="24"/>
        </w:rPr>
        <w:t>restrict</w:t>
      </w:r>
      <w:r w:rsidR="00CB4CCB">
        <w:rPr>
          <w:rFonts w:cs="Times New Roman"/>
          <w:szCs w:val="24"/>
        </w:rPr>
        <w:t>ion</w:t>
      </w:r>
      <w:r w:rsidR="00E80415">
        <w:rPr>
          <w:rFonts w:cs="Times New Roman"/>
          <w:szCs w:val="24"/>
        </w:rPr>
        <w:t xml:space="preserve"> factor. </w:t>
      </w:r>
      <w:r w:rsidR="00035D75">
        <w:rPr>
          <w:rFonts w:cs="Times New Roman"/>
          <w:szCs w:val="24"/>
        </w:rPr>
        <w:t>O</w:t>
      </w:r>
      <w:r w:rsidR="00AA65D8">
        <w:rPr>
          <w:rFonts w:cs="Times New Roman"/>
          <w:szCs w:val="24"/>
        </w:rPr>
        <w:t xml:space="preserve">ther </w:t>
      </w:r>
      <w:r w:rsidR="00951DF9">
        <w:rPr>
          <w:rFonts w:cs="Times New Roman"/>
          <w:szCs w:val="24"/>
        </w:rPr>
        <w:t xml:space="preserve">methods </w:t>
      </w:r>
      <w:r w:rsidR="00714EE4">
        <w:rPr>
          <w:rFonts w:cs="Times New Roman"/>
          <w:szCs w:val="24"/>
        </w:rPr>
        <w:t xml:space="preserve">such as </w:t>
      </w:r>
      <w:r w:rsidR="00951DF9">
        <w:rPr>
          <w:rFonts w:cs="Times New Roman"/>
          <w:szCs w:val="24"/>
        </w:rPr>
        <w:lastRenderedPageBreak/>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w:t>
      </w:r>
      <w:r w:rsidR="0084266E">
        <w:rPr>
          <w:rFonts w:cs="Times New Roman"/>
          <w:szCs w:val="24"/>
        </w:rPr>
        <w:t>instead of gradients or weights</w:t>
      </w:r>
      <w:r w:rsidR="00951DF9">
        <w:rPr>
          <w:rFonts w:cs="Times New Roman"/>
          <w:szCs w:val="24"/>
        </w:rPr>
        <w:t>.</w:t>
      </w:r>
      <w:r w:rsidR="000E0CC2">
        <w:rPr>
          <w:rFonts w:cs="Times New Roman" w:hint="eastAsia"/>
          <w:szCs w:val="24"/>
          <w:lang w:eastAsia="zh-CN"/>
        </w:rPr>
        <w:t xml:space="preserve"> </w:t>
      </w:r>
      <w:r w:rsidR="00D53359">
        <w:rPr>
          <w:rFonts w:cs="Times New Roman"/>
          <w:szCs w:val="24"/>
          <w:lang w:eastAsia="zh-CN"/>
        </w:rPr>
        <w:fldChar w:fldCharType="begin"/>
      </w:r>
      <w:r w:rsidR="00D53359">
        <w:rPr>
          <w:rFonts w:cs="Times New Roman"/>
          <w:szCs w:val="24"/>
          <w:lang w:eastAsia="zh-CN"/>
        </w:rPr>
        <w:instrText xml:space="preserve"> ADDIN ZOTERO_ITEM CSL_CITATION {"citationID":"mD2fS3al","properties":{"formattedCitation":"(Peng {\\i{}et al.} 2019)","plainCitation":"(Peng et al. 2019)","noteIndex":0},"citationItems":[{"id":84,"uris":["http://zotero.org/users/local/YXno2y1x/items/VVUDYU8U"],"uri":["http://zotero.org/users/local/YXno2y1x/items/VVUDYU8U"],"itemData":{"id":84,"type":"article-journal","container-title":"arXiv: Computer Vision and Pattern Recognition","title":"Federated Adversarial Domain Adaptation","author":[{"family":"Peng","given":"Xingchao"},{"family":"Huang","given":"Zijun"},{"family":"Zhu","given":"Yizhe"},{"family":"Saenko","given":"Kate"}],"issued":{"date-parts":[["2019"]]}}}],"schema":"https://github.com/citation-style-language/schema/raw/master/csl-citation.json"} </w:instrText>
      </w:r>
      <w:r w:rsidR="00D53359">
        <w:rPr>
          <w:rFonts w:cs="Times New Roman"/>
          <w:szCs w:val="24"/>
          <w:lang w:eastAsia="zh-CN"/>
        </w:rPr>
        <w:fldChar w:fldCharType="separate"/>
      </w:r>
      <w:r w:rsidR="00D53359" w:rsidRPr="00D53359">
        <w:rPr>
          <w:rFonts w:cs="Times New Roman"/>
          <w:szCs w:val="24"/>
        </w:rPr>
        <w:t xml:space="preserve">(Peng </w:t>
      </w:r>
      <w:r w:rsidR="00D53359" w:rsidRPr="00D53359">
        <w:rPr>
          <w:rFonts w:cs="Times New Roman"/>
          <w:i/>
          <w:iCs/>
          <w:szCs w:val="24"/>
        </w:rPr>
        <w:t>et al.</w:t>
      </w:r>
      <w:r w:rsidR="00D53359" w:rsidRPr="00D53359">
        <w:rPr>
          <w:rFonts w:cs="Times New Roman"/>
          <w:szCs w:val="24"/>
        </w:rPr>
        <w:t xml:space="preserve"> 2019)</w:t>
      </w:r>
      <w:r w:rsidR="00D53359">
        <w:rPr>
          <w:rFonts w:cs="Times New Roman"/>
          <w:szCs w:val="24"/>
          <w:lang w:eastAsia="zh-CN"/>
        </w:rPr>
        <w:fldChar w:fldCharType="end"/>
      </w:r>
      <w:r w:rsidR="00D53359">
        <w:rPr>
          <w:rFonts w:cs="Times New Roman"/>
          <w:szCs w:val="24"/>
          <w:lang w:eastAsia="zh-CN"/>
        </w:rPr>
        <w:t xml:space="preserve"> uses the idea of GAN</w:t>
      </w:r>
      <w:r w:rsidR="00441542">
        <w:rPr>
          <w:rFonts w:cs="Times New Roman"/>
          <w:szCs w:val="24"/>
          <w:lang w:eastAsia="zh-CN"/>
        </w:rPr>
        <w:t xml:space="preserve"> and a </w:t>
      </w:r>
      <w:r w:rsidR="00441542" w:rsidRPr="00441542">
        <w:rPr>
          <w:rFonts w:cs="Times New Roman"/>
          <w:szCs w:val="24"/>
          <w:lang w:eastAsia="zh-CN"/>
        </w:rPr>
        <w:t>dynamic attention mechanism</w:t>
      </w:r>
      <w:r w:rsidR="00D53359">
        <w:rPr>
          <w:rFonts w:cs="Times New Roman"/>
          <w:szCs w:val="24"/>
          <w:lang w:eastAsia="zh-CN"/>
        </w:rPr>
        <w:t xml:space="preserve"> to </w:t>
      </w:r>
      <w:r w:rsidR="00D53359" w:rsidRPr="00D53359">
        <w:rPr>
          <w:rFonts w:cs="Times New Roman"/>
          <w:szCs w:val="24"/>
          <w:lang w:eastAsia="zh-CN"/>
        </w:rPr>
        <w:t xml:space="preserve">align the </w:t>
      </w:r>
      <w:r w:rsidR="00441542">
        <w:rPr>
          <w:rFonts w:cs="Times New Roman"/>
          <w:szCs w:val="24"/>
          <w:lang w:eastAsia="zh-CN"/>
        </w:rPr>
        <w:t xml:space="preserve">learned </w:t>
      </w:r>
      <w:r w:rsidR="00D53359" w:rsidRPr="00D53359">
        <w:rPr>
          <w:rFonts w:cs="Times New Roman"/>
          <w:szCs w:val="24"/>
          <w:lang w:eastAsia="zh-CN"/>
        </w:rPr>
        <w:t>representations</w:t>
      </w:r>
      <w:r w:rsidR="00441542">
        <w:rPr>
          <w:rFonts w:cs="Times New Roman"/>
          <w:szCs w:val="24"/>
          <w:lang w:eastAsia="zh-CN"/>
        </w:rPr>
        <w:t xml:space="preserve"> from source nodes</w:t>
      </w:r>
      <w:r w:rsidR="00D53359">
        <w:rPr>
          <w:rFonts w:cs="Times New Roman"/>
          <w:szCs w:val="24"/>
          <w:lang w:eastAsia="zh-CN"/>
        </w:rPr>
        <w:t xml:space="preserve"> to </w:t>
      </w:r>
      <w:r w:rsidR="00441542">
        <w:rPr>
          <w:rFonts w:cs="Times New Roman"/>
          <w:szCs w:val="24"/>
          <w:lang w:eastAsia="zh-CN"/>
        </w:rPr>
        <w:t xml:space="preserve">the </w:t>
      </w:r>
      <w:r w:rsidR="00D53359">
        <w:rPr>
          <w:rFonts w:cs="Times New Roman"/>
          <w:szCs w:val="24"/>
          <w:lang w:eastAsia="zh-CN"/>
        </w:rPr>
        <w:t>target nodes</w:t>
      </w:r>
      <w:r w:rsidR="00345170">
        <w:rPr>
          <w:rFonts w:cs="Times New Roman"/>
          <w:szCs w:val="24"/>
          <w:lang w:eastAsia="zh-CN"/>
        </w:rPr>
        <w:t xml:space="preserve"> for knowledge transfer</w:t>
      </w:r>
      <w:r w:rsidR="00D53359">
        <w:rPr>
          <w:rFonts w:cs="Times New Roman"/>
          <w:szCs w:val="24"/>
          <w:lang w:eastAsia="zh-CN"/>
        </w:rPr>
        <w:t>.</w:t>
      </w:r>
    </w:p>
    <w:p w14:paraId="1BD5228F" w14:textId="069024E8" w:rsidR="0035700D" w:rsidRPr="0035700D" w:rsidRDefault="00AB6229" w:rsidP="001A6C6D">
      <w:pPr>
        <w:rPr>
          <w:rFonts w:cs="Times New Roman"/>
          <w:szCs w:val="24"/>
        </w:rPr>
      </w:pPr>
      <w:r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0B7A52">
        <w:rPr>
          <w:rFonts w:cs="Times New Roman"/>
          <w:szCs w:val="24"/>
        </w:rPr>
        <w:t xml:space="preserve">. </w:t>
      </w:r>
      <w:r w:rsidR="00A5346A">
        <w:rPr>
          <w:rFonts w:cs="Times New Roman"/>
          <w:szCs w:val="24"/>
        </w:rPr>
        <w:t>In each client node, g</w:t>
      </w:r>
      <w:r w:rsidR="0035700D">
        <w:rPr>
          <w:rFonts w:cs="Times New Roman"/>
          <w:szCs w:val="24"/>
        </w:rPr>
        <w:t>radient de</w:t>
      </w:r>
      <w:r w:rsidR="007C157A">
        <w:rPr>
          <w:rFonts w:cs="Times New Roman"/>
          <w:szCs w:val="24"/>
        </w:rPr>
        <w:t>s</w:t>
      </w:r>
      <w:r w:rsidR="0035700D">
        <w:rPr>
          <w:rFonts w:cs="Times New Roman"/>
          <w:szCs w:val="24"/>
        </w:rPr>
        <w:t xml:space="preserve">cent is used to </w:t>
      </w:r>
      <w:r w:rsidR="0035700D" w:rsidRPr="0035700D">
        <w:rPr>
          <w:rFonts w:cs="Times New Roman"/>
          <w:szCs w:val="24"/>
        </w:rPr>
        <w:t>minimize</w:t>
      </w:r>
      <w:r w:rsidR="0035700D">
        <w:rPr>
          <w:rFonts w:cs="Times New Roman"/>
          <w:szCs w:val="24"/>
        </w:rPr>
        <w:t xml:space="preserve"> the loss function</w:t>
      </w:r>
      <w:r w:rsidR="00430FDA">
        <w:rPr>
          <w:rFonts w:cs="Times New Roman"/>
          <w:szCs w:val="24"/>
        </w:rPr>
        <w:t xml:space="preserve"> </w:t>
      </w:r>
      <w:r w:rsidR="00430FDA">
        <w:rPr>
          <w:rFonts w:hint="eastAsia"/>
          <w:i/>
          <w:iCs/>
          <w:lang w:eastAsia="zh-CN"/>
        </w:rPr>
        <w:t>f</w:t>
      </w:r>
      <w:r w:rsidR="0035700D">
        <w:rPr>
          <w:rFonts w:cs="Times New Roman"/>
          <w:szCs w:val="24"/>
        </w:rPr>
        <w:t xml:space="preserve">, where </w:t>
      </w:r>
      <w:r w:rsidR="0035700D" w:rsidRPr="007D78F7">
        <w:rPr>
          <w:i/>
          <w:iCs/>
        </w:rPr>
        <w:t>η</w:t>
      </w:r>
      <w:r w:rsidR="0035700D">
        <w:rPr>
          <w:i/>
          <w:iCs/>
        </w:rPr>
        <w:t xml:space="preserve"> </w:t>
      </w:r>
      <w:r w:rsidR="0035700D">
        <w:t xml:space="preserve">is the learning rate to control the speed of </w:t>
      </w:r>
      <w:r w:rsidR="007C157A">
        <w:t>u</w:t>
      </w:r>
      <w:r w:rsidR="0035700D">
        <w:t>pdate</w:t>
      </w:r>
      <w:r w:rsidR="00206ED3">
        <w:t>s</w:t>
      </w:r>
      <w:r w:rsidR="0035700D">
        <w:t xml:space="preserve">. </w:t>
      </w:r>
      <w:r w:rsidR="001326E9">
        <w:t>The server collects updated weights from each client and generate</w:t>
      </w:r>
      <w:r w:rsidR="003B6A51">
        <w:t>s</w:t>
      </w:r>
      <w:r w:rsidR="001326E9">
        <w:t xml:space="preserve"> </w:t>
      </w:r>
      <w:r w:rsidR="007F6744">
        <w:t>the</w:t>
      </w:r>
      <w:r w:rsidR="001326E9">
        <w:t xml:space="preserve"> global weights for that round</w:t>
      </w:r>
      <w:r w:rsidR="002A0474">
        <w:t xml:space="preserve"> via averaging, weighted by the node size</w:t>
      </w:r>
      <w:r w:rsidR="001326E9">
        <w:t>.</w:t>
      </w:r>
      <w:r w:rsidR="006C677C">
        <w:t xml:space="preserve"> </w:t>
      </w:r>
    </w:p>
    <w:p w14:paraId="6D5E806B" w14:textId="03AA0F5A" w:rsidR="00E07A16" w:rsidRPr="0035700D" w:rsidRDefault="00CA771E" w:rsidP="00AE3208">
      <w:pPr>
        <w:spacing w:after="0" w:line="240" w:lineRule="auto"/>
        <w:rPr>
          <w:rFonts w:cs="Times New Roman"/>
          <w:szCs w:val="24"/>
          <w:u w:val="thick"/>
          <w:vertAlign w:val="subscript"/>
          <w:lang w:eastAsia="zh-CN"/>
        </w:rPr>
      </w:pPr>
      <w:r w:rsidRPr="0035700D">
        <w:rPr>
          <w:rFonts w:cs="Times New Roman"/>
          <w:szCs w:val="24"/>
          <w:u w:val="thick"/>
          <w:vertAlign w:val="subscript"/>
          <w:lang w:eastAsia="zh-CN"/>
        </w:rPr>
        <w:t>___________________________________________________________________________</w:t>
      </w:r>
    </w:p>
    <w:p w14:paraId="5C2986F4" w14:textId="5825729F" w:rsidR="00CA771E" w:rsidRPr="0035700D" w:rsidRDefault="000E02A1" w:rsidP="00AE3208">
      <w:pPr>
        <w:spacing w:after="0" w:line="240" w:lineRule="auto"/>
        <w:rPr>
          <w:rFonts w:cs="Times New Roman"/>
          <w:b/>
          <w:bCs/>
          <w:szCs w:val="24"/>
          <w:lang w:eastAsia="zh-CN"/>
        </w:rPr>
      </w:pPr>
      <w:r w:rsidRPr="0035700D">
        <w:rPr>
          <w:rFonts w:cs="Times New Roman"/>
          <w:b/>
          <w:bCs/>
          <w:szCs w:val="24"/>
          <w:lang w:eastAsia="zh-CN"/>
        </w:rPr>
        <w:t>Server executes:</w:t>
      </w:r>
    </w:p>
    <w:p w14:paraId="1A47C5C1" w14:textId="78FEFBFA" w:rsidR="00BA0ECD" w:rsidRPr="00BA0ECD" w:rsidRDefault="000E02A1" w:rsidP="00AE3208">
      <w:pPr>
        <w:spacing w:after="0" w:line="240" w:lineRule="auto"/>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AE3208">
      <w:pPr>
        <w:spacing w:after="0" w:line="240" w:lineRule="auto"/>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AE3208">
      <w:pPr>
        <w:spacing w:after="0" w:line="240" w:lineRule="auto"/>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AE3208">
      <w:pPr>
        <w:spacing w:after="0" w:line="240" w:lineRule="auto"/>
      </w:pPr>
      <w:r w:rsidRPr="007D78F7">
        <w:rPr>
          <w:b/>
          <w:bCs/>
        </w:rPr>
        <w:t>ClientUpdate</w:t>
      </w:r>
      <w:r>
        <w:t>(k,W):</w:t>
      </w:r>
    </w:p>
    <w:p w14:paraId="5F6562E3" w14:textId="6068CA8A" w:rsidR="003473A9" w:rsidRDefault="003473A9" w:rsidP="00AE3208">
      <w:pPr>
        <w:spacing w:after="0" w:line="240" w:lineRule="auto"/>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AE3208">
      <w:pPr>
        <w:spacing w:after="0" w:line="240" w:lineRule="auto"/>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AE3208">
      <w:pPr>
        <w:spacing w:after="0" w:line="240" w:lineRule="auto"/>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1B9793D8" w14:textId="7FE65A9C" w:rsidR="00AB52CA" w:rsidRPr="00106132" w:rsidRDefault="00CA771E" w:rsidP="00AE3208">
      <w:pPr>
        <w:spacing w:after="0" w:line="240" w:lineRule="auto"/>
        <w:rPr>
          <w:rFonts w:cs="Times New Roman"/>
          <w:szCs w:val="24"/>
          <w:u w:val="thick"/>
          <w:vertAlign w:val="subscript"/>
          <w:lang w:eastAsia="zh-CN"/>
        </w:rPr>
      </w:pPr>
      <w:r w:rsidRPr="00106132">
        <w:rPr>
          <w:rFonts w:cs="Times New Roman"/>
          <w:szCs w:val="24"/>
          <w:u w:val="thick"/>
          <w:vertAlign w:val="subscript"/>
          <w:lang w:eastAsia="zh-CN"/>
        </w:rPr>
        <w:t>___________________________________________________________________________</w:t>
      </w:r>
    </w:p>
    <w:p w14:paraId="432F1FC3" w14:textId="1142041B" w:rsidR="00A87B0D" w:rsidRPr="00A87B0D" w:rsidRDefault="00A87B0D" w:rsidP="00AE3208">
      <w:pPr>
        <w:spacing w:after="0" w:line="240" w:lineRule="auto"/>
        <w:rPr>
          <w:rFonts w:cs="Times New Roman"/>
          <w:b/>
          <w:bCs/>
          <w:szCs w:val="24"/>
          <w:lang w:eastAsia="zh-CN"/>
        </w:rPr>
      </w:pPr>
      <w:r w:rsidRPr="00A87B0D">
        <w:rPr>
          <w:rFonts w:cs="Times New Roman" w:hint="eastAsia"/>
          <w:b/>
          <w:bCs/>
          <w:szCs w:val="24"/>
          <w:lang w:eastAsia="zh-CN"/>
        </w:rPr>
        <w:t>A</w:t>
      </w:r>
      <w:r w:rsidRPr="00A87B0D">
        <w:rPr>
          <w:rFonts w:cs="Times New Roman"/>
          <w:b/>
          <w:bCs/>
          <w:szCs w:val="24"/>
          <w:lang w:eastAsia="zh-CN"/>
        </w:rPr>
        <w:t>lgorithm 1. FedAvg</w:t>
      </w:r>
    </w:p>
    <w:p w14:paraId="4FC0FE5D" w14:textId="3F3C2BA6" w:rsidR="00384544" w:rsidRDefault="00341F6B" w:rsidP="00384544">
      <w:pPr>
        <w:pStyle w:val="2"/>
        <w:rPr>
          <w:lang w:eastAsia="zh-CN"/>
        </w:rPr>
      </w:pPr>
      <w:bookmarkStart w:id="4" w:name="_Toc47372993"/>
      <w:r>
        <w:rPr>
          <w:lang w:eastAsia="zh-CN"/>
        </w:rPr>
        <w:t>P</w:t>
      </w:r>
      <w:r w:rsidR="005C0714">
        <w:rPr>
          <w:lang w:eastAsia="zh-CN"/>
        </w:rPr>
        <w:t>revious Work</w:t>
      </w:r>
      <w:bookmarkEnd w:id="4"/>
    </w:p>
    <w:p w14:paraId="2F22A49C" w14:textId="35E0DFB4"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w:t>
      </w:r>
      <w:r w:rsidR="0074305F">
        <w:rPr>
          <w:rFonts w:cs="Times New Roman"/>
          <w:szCs w:val="24"/>
        </w:rPr>
        <w:t>have</w:t>
      </w:r>
      <w:r w:rsidR="00221511">
        <w:rPr>
          <w:rFonts w:cs="Times New Roman"/>
          <w:szCs w:val="24"/>
        </w:rPr>
        <w:t xml:space="preserve"> </w:t>
      </w:r>
      <w:r w:rsidR="0074305F">
        <w:rPr>
          <w:rFonts w:cs="Times New Roman"/>
          <w:szCs w:val="24"/>
        </w:rPr>
        <w:t xml:space="preserve">already been </w:t>
      </w:r>
      <w:r w:rsidR="00221511">
        <w:rPr>
          <w:rFonts w:cs="Times New Roman"/>
          <w:szCs w:val="24"/>
        </w:rPr>
        <w:t xml:space="preserve">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35D6A172" w14:textId="54B03CAB" w:rsidR="00E26627" w:rsidRDefault="008459F1" w:rsidP="00B13C51">
      <w:pPr>
        <w:rPr>
          <w:rFonts w:cs="Times New Roman"/>
          <w:szCs w:val="24"/>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w:t>
      </w:r>
      <w:r w:rsidR="00D92ED1">
        <w:rPr>
          <w:rFonts w:cs="Times New Roman"/>
          <w:szCs w:val="24"/>
          <w:lang w:eastAsia="zh-CN"/>
        </w:rPr>
        <w:t>label</w:t>
      </w:r>
      <w:r w:rsidR="00FA1673" w:rsidRPr="007302CC">
        <w:rPr>
          <w:rFonts w:cs="Times New Roman"/>
          <w:szCs w:val="24"/>
          <w:lang w:eastAsia="zh-CN"/>
        </w:rPr>
        <w:t xml:space="preserv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8053BA">
        <w:rPr>
          <w:rFonts w:cs="Times New Roman"/>
          <w:szCs w:val="24"/>
          <w:lang w:eastAsia="zh-CN"/>
        </w:rPr>
        <w:t>Several m</w:t>
      </w:r>
      <w:r w:rsidR="00963311">
        <w:rPr>
          <w:rFonts w:cs="Times New Roman"/>
          <w:szCs w:val="24"/>
          <w:lang w:eastAsia="zh-CN"/>
        </w:rPr>
        <w:t xml:space="preserve">ethods to solve this </w:t>
      </w:r>
      <w:r w:rsidR="008053BA">
        <w:rPr>
          <w:rFonts w:cs="Times New Roman"/>
          <w:szCs w:val="24"/>
          <w:lang w:eastAsia="zh-CN"/>
        </w:rPr>
        <w:t>issue</w:t>
      </w:r>
      <w:r w:rsidR="00963311">
        <w:rPr>
          <w:rFonts w:cs="Times New Roman"/>
          <w:szCs w:val="24"/>
          <w:lang w:eastAsia="zh-CN"/>
        </w:rPr>
        <w:t xml:space="preserve"> aim to make </w:t>
      </w:r>
      <w:r w:rsidR="00310012">
        <w:rPr>
          <w:rFonts w:cs="Times New Roman"/>
          <w:szCs w:val="24"/>
          <w:lang w:eastAsia="zh-CN"/>
        </w:rPr>
        <w:t xml:space="preserve">the </w:t>
      </w:r>
      <w:r w:rsidR="00F074C3">
        <w:rPr>
          <w:rFonts w:cs="Times New Roman"/>
          <w:szCs w:val="24"/>
          <w:lang w:eastAsia="zh-CN"/>
        </w:rPr>
        <w:t xml:space="preserve">local </w:t>
      </w:r>
      <w:r w:rsidR="00310012">
        <w:rPr>
          <w:rFonts w:cs="Times New Roman"/>
          <w:szCs w:val="24"/>
          <w:lang w:eastAsia="zh-CN"/>
        </w:rPr>
        <w:t>training set</w:t>
      </w:r>
      <w:r w:rsidR="00963311">
        <w:rPr>
          <w:rFonts w:cs="Times New Roman"/>
          <w:szCs w:val="24"/>
          <w:lang w:eastAsia="zh-CN"/>
        </w:rPr>
        <w:t xml:space="preserve"> less </w:t>
      </w:r>
      <w:r w:rsidR="00F074C3">
        <w:rPr>
          <w:rFonts w:cs="Times New Roman"/>
          <w:szCs w:val="24"/>
          <w:lang w:eastAsia="zh-CN"/>
        </w:rPr>
        <w:t>skewed</w:t>
      </w:r>
      <w:r w:rsidR="00963311">
        <w:rPr>
          <w:rFonts w:cs="Times New Roman"/>
          <w:szCs w:val="24"/>
          <w:lang w:eastAsia="zh-CN"/>
        </w:rPr>
        <w:t xml:space="preserve">,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1C7B72">
        <w:rPr>
          <w:rFonts w:cs="Times New Roman"/>
          <w:szCs w:val="24"/>
        </w:rPr>
        <w:t xml:space="preserve">Methods like PFNM </w:t>
      </w:r>
      <w:r w:rsidR="001C7B72">
        <w:rPr>
          <w:rFonts w:cs="Times New Roman"/>
          <w:szCs w:val="24"/>
        </w:rPr>
        <w:fldChar w:fldCharType="begin"/>
      </w:r>
      <w:r w:rsidR="001C7B72">
        <w:rPr>
          <w:rFonts w:cs="Times New Roman"/>
          <w:szCs w:val="24"/>
        </w:rPr>
        <w:instrText xml:space="preserve"> ADDIN ZOTERO_ITEM CSL_CITATION {"citationID":"wcKHF727","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1C7B72">
        <w:rPr>
          <w:rFonts w:cs="Times New Roman"/>
          <w:szCs w:val="24"/>
        </w:rPr>
        <w:fldChar w:fldCharType="separate"/>
      </w:r>
      <w:r w:rsidR="001C7B72" w:rsidRPr="00E62268">
        <w:rPr>
          <w:rFonts w:cs="Times New Roman"/>
          <w:szCs w:val="24"/>
        </w:rPr>
        <w:t xml:space="preserve">(Yurochkin </w:t>
      </w:r>
      <w:r w:rsidR="001C7B72" w:rsidRPr="00E62268">
        <w:rPr>
          <w:rFonts w:cs="Times New Roman"/>
          <w:i/>
          <w:iCs/>
          <w:szCs w:val="24"/>
        </w:rPr>
        <w:t>et al.</w:t>
      </w:r>
      <w:r w:rsidR="001C7B72" w:rsidRPr="00E62268">
        <w:rPr>
          <w:rFonts w:cs="Times New Roman"/>
          <w:szCs w:val="24"/>
        </w:rPr>
        <w:t xml:space="preserve"> 2019)</w:t>
      </w:r>
      <w:r w:rsidR="001C7B72">
        <w:rPr>
          <w:rFonts w:cs="Times New Roman"/>
          <w:szCs w:val="24"/>
        </w:rPr>
        <w:fldChar w:fldCharType="end"/>
      </w:r>
      <w:r w:rsidR="001C7B72">
        <w:rPr>
          <w:rFonts w:cs="Times New Roman"/>
          <w:szCs w:val="24"/>
        </w:rPr>
        <w:t xml:space="preserve"> and FedMA </w:t>
      </w:r>
      <w:r w:rsidR="001C7B72">
        <w:rPr>
          <w:rFonts w:cs="Times New Roman"/>
          <w:szCs w:val="24"/>
        </w:rPr>
        <w:fldChar w:fldCharType="begin"/>
      </w:r>
      <w:r w:rsidR="001C7B72">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1C7B72">
        <w:rPr>
          <w:rFonts w:cs="Times New Roman"/>
          <w:szCs w:val="24"/>
        </w:rPr>
        <w:fldChar w:fldCharType="separate"/>
      </w:r>
      <w:r w:rsidR="001C7B72" w:rsidRPr="00951DF9">
        <w:rPr>
          <w:rFonts w:cs="Times New Roman"/>
          <w:szCs w:val="24"/>
        </w:rPr>
        <w:t xml:space="preserve">(Wang </w:t>
      </w:r>
      <w:r w:rsidR="001C7B72" w:rsidRPr="00951DF9">
        <w:rPr>
          <w:rFonts w:cs="Times New Roman"/>
          <w:i/>
          <w:iCs/>
          <w:szCs w:val="24"/>
        </w:rPr>
        <w:t>et al.</w:t>
      </w:r>
      <w:r w:rsidR="001C7B72" w:rsidRPr="00951DF9">
        <w:rPr>
          <w:rFonts w:cs="Times New Roman"/>
          <w:szCs w:val="24"/>
        </w:rPr>
        <w:t xml:space="preserve"> 2020)</w:t>
      </w:r>
      <w:r w:rsidR="001C7B72">
        <w:rPr>
          <w:rFonts w:cs="Times New Roman"/>
          <w:szCs w:val="24"/>
        </w:rPr>
        <w:fldChar w:fldCharType="end"/>
      </w:r>
      <w:r w:rsidR="001C7B72">
        <w:rPr>
          <w:rFonts w:cs="Times New Roman"/>
          <w:szCs w:val="24"/>
        </w:rPr>
        <w:t xml:space="preserve"> match hidden elements </w:t>
      </w:r>
      <w:r w:rsidR="001C7B72" w:rsidRPr="00E62268">
        <w:rPr>
          <w:rFonts w:cs="Times New Roman"/>
          <w:szCs w:val="24"/>
        </w:rPr>
        <w:t>with similar feature extraction signatures</w:t>
      </w:r>
      <w:r w:rsidR="001C7B72">
        <w:rPr>
          <w:rFonts w:cs="Times New Roman"/>
          <w:szCs w:val="24"/>
        </w:rPr>
        <w:t xml:space="preserve">, since </w:t>
      </w:r>
      <w:r w:rsidR="001C7B72" w:rsidRPr="00754850">
        <w:t>FedAvg has decrease</w:t>
      </w:r>
      <w:r w:rsidR="0039553C">
        <w:t>d</w:t>
      </w:r>
      <w:r w:rsidR="001C7B72" w:rsidRPr="00754850">
        <w:t xml:space="preserve"> in accuracy and is slow due to the permutation invariance of neural network parameters</w:t>
      </w:r>
      <w:r w:rsidR="001C7B72">
        <w:t xml:space="preserve"> (i.e. </w:t>
      </w:r>
      <w:r w:rsidR="001C7B72" w:rsidRPr="00754850">
        <w:t xml:space="preserve">for any given </w:t>
      </w:r>
      <w:r w:rsidR="001C7B72">
        <w:t>network</w:t>
      </w:r>
      <w:r w:rsidR="001C7B72" w:rsidRPr="00754850">
        <w:t xml:space="preserve">, </w:t>
      </w:r>
      <w:r w:rsidR="0039553C">
        <w:t>many variants of i</w:t>
      </w:r>
      <w:r w:rsidR="001C7B72" w:rsidRPr="00754850">
        <w:t xml:space="preserve">t only differ in the ordering </w:t>
      </w:r>
      <w:r w:rsidR="001C7B72" w:rsidRPr="00754850">
        <w:lastRenderedPageBreak/>
        <w:t>of parameters</w:t>
      </w:r>
      <w:r w:rsidR="001C7B72">
        <w:t xml:space="preserve">). </w:t>
      </w:r>
      <w:r w:rsidR="008053BA">
        <w:rPr>
          <w:rFonts w:cs="Times New Roman"/>
          <w:szCs w:val="24"/>
          <w:lang w:eastAsia="zh-CN"/>
        </w:rPr>
        <w:t xml:space="preserve">Some other methods, such as </w:t>
      </w:r>
      <w:r w:rsidR="008053BA">
        <w:rPr>
          <w:rFonts w:cs="Times New Roman"/>
          <w:szCs w:val="24"/>
        </w:rPr>
        <w:t xml:space="preserve">FedProx </w:t>
      </w:r>
      <w:r w:rsidR="008053BA">
        <w:rPr>
          <w:rFonts w:cs="Times New Roman"/>
          <w:szCs w:val="24"/>
        </w:rPr>
        <w:fldChar w:fldCharType="begin"/>
      </w:r>
      <w:r w:rsidR="008053BA">
        <w:rPr>
          <w:rFonts w:cs="Times New Roman"/>
          <w:szCs w:val="24"/>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Pr>
          <w:rFonts w:cs="Times New Roman"/>
          <w:szCs w:val="24"/>
        </w:rPr>
        <w:fldChar w:fldCharType="separate"/>
      </w:r>
      <w:r w:rsidR="008053BA" w:rsidRPr="00951DF9">
        <w:rPr>
          <w:rFonts w:cs="Times New Roman"/>
          <w:szCs w:val="24"/>
        </w:rPr>
        <w:t xml:space="preserve">(Li T </w:t>
      </w:r>
      <w:r w:rsidR="008053BA" w:rsidRPr="00951DF9">
        <w:rPr>
          <w:rFonts w:cs="Times New Roman"/>
          <w:i/>
          <w:iCs/>
          <w:szCs w:val="24"/>
        </w:rPr>
        <w:t>et al.</w:t>
      </w:r>
      <w:r w:rsidR="008053BA" w:rsidRPr="00951DF9">
        <w:rPr>
          <w:rFonts w:cs="Times New Roman"/>
          <w:szCs w:val="24"/>
        </w:rPr>
        <w:t xml:space="preserve"> 2018)</w:t>
      </w:r>
      <w:r w:rsidR="008053BA">
        <w:rPr>
          <w:rFonts w:cs="Times New Roman"/>
          <w:szCs w:val="24"/>
        </w:rPr>
        <w:fldChar w:fldCharType="end"/>
      </w:r>
      <w:r w:rsidR="008053BA">
        <w:rPr>
          <w:rFonts w:cs="Times New Roman"/>
          <w:szCs w:val="24"/>
        </w:rPr>
        <w:t xml:space="preserve"> </w:t>
      </w:r>
      <w:r w:rsidR="004227ED">
        <w:rPr>
          <w:rFonts w:cs="Times New Roman"/>
          <w:szCs w:val="24"/>
        </w:rPr>
        <w:t>and RSA</w:t>
      </w:r>
      <w:r w:rsidR="004227ED">
        <w:rPr>
          <w:rFonts w:cs="Times New Roman"/>
          <w:szCs w:val="24"/>
        </w:rPr>
        <w:fldChar w:fldCharType="begin"/>
      </w:r>
      <w:r w:rsidR="004227ED">
        <w:rPr>
          <w:rFonts w:cs="Times New Roman"/>
          <w:szCs w:val="24"/>
        </w:rPr>
        <w:instrText xml:space="preserve"> ADDIN ZOTERO_ITEM CSL_CITATION {"citationID":"mYomhbrq","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4227ED">
        <w:rPr>
          <w:rFonts w:cs="Times New Roman"/>
          <w:szCs w:val="24"/>
        </w:rPr>
        <w:fldChar w:fldCharType="separate"/>
      </w:r>
      <w:r w:rsidR="004227ED" w:rsidRPr="004227ED">
        <w:rPr>
          <w:rFonts w:cs="Times New Roman"/>
          <w:szCs w:val="24"/>
        </w:rPr>
        <w:t xml:space="preserve">(Li L </w:t>
      </w:r>
      <w:r w:rsidR="004227ED" w:rsidRPr="004227ED">
        <w:rPr>
          <w:rFonts w:cs="Times New Roman"/>
          <w:i/>
          <w:iCs/>
          <w:szCs w:val="24"/>
        </w:rPr>
        <w:t>et al.</w:t>
      </w:r>
      <w:r w:rsidR="004227ED" w:rsidRPr="004227ED">
        <w:rPr>
          <w:rFonts w:cs="Times New Roman"/>
          <w:szCs w:val="24"/>
        </w:rPr>
        <w:t xml:space="preserve"> 2018)</w:t>
      </w:r>
      <w:r w:rsidR="004227ED">
        <w:rPr>
          <w:rFonts w:cs="Times New Roman"/>
          <w:szCs w:val="24"/>
        </w:rPr>
        <w:fldChar w:fldCharType="end"/>
      </w:r>
      <w:r w:rsidR="004227ED">
        <w:rPr>
          <w:rFonts w:cs="Times New Roman"/>
          <w:szCs w:val="24"/>
        </w:rPr>
        <w:t xml:space="preserve"> </w:t>
      </w:r>
      <w:r w:rsidR="008053BA">
        <w:rPr>
          <w:rFonts w:cs="Times New Roman"/>
          <w:szCs w:val="24"/>
        </w:rPr>
        <w:t>add restrict</w:t>
      </w:r>
      <w:r w:rsidR="004227ED">
        <w:rPr>
          <w:rFonts w:cs="Times New Roman"/>
          <w:szCs w:val="24"/>
        </w:rPr>
        <w:t xml:space="preserve"> between local and global parameters</w:t>
      </w:r>
      <w:r w:rsidR="008053BA">
        <w:rPr>
          <w:rFonts w:cs="Times New Roman"/>
          <w:szCs w:val="24"/>
        </w:rPr>
        <w:t xml:space="preserve"> to optimization function. FedNAS </w:t>
      </w:r>
      <w:r w:rsidR="008053BA">
        <w:rPr>
          <w:rFonts w:cs="Times New Roman"/>
          <w:szCs w:val="24"/>
        </w:rPr>
        <w:fldChar w:fldCharType="begin"/>
      </w:r>
      <w:r w:rsidR="008053BA">
        <w:rPr>
          <w:rFonts w:cs="Times New Roman"/>
          <w:szCs w:val="24"/>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Pr>
          <w:rFonts w:cs="Times New Roman"/>
          <w:szCs w:val="24"/>
        </w:rPr>
        <w:fldChar w:fldCharType="separate"/>
      </w:r>
      <w:r w:rsidR="008053BA" w:rsidRPr="008053BA">
        <w:rPr>
          <w:rFonts w:cs="Times New Roman"/>
          <w:szCs w:val="24"/>
        </w:rPr>
        <w:t xml:space="preserve">(He Chaoyang </w:t>
      </w:r>
      <w:r w:rsidR="008053BA" w:rsidRPr="008053BA">
        <w:rPr>
          <w:rFonts w:cs="Times New Roman"/>
          <w:i/>
          <w:iCs/>
          <w:szCs w:val="24"/>
        </w:rPr>
        <w:t>et al.</w:t>
      </w:r>
      <w:r w:rsidR="008053BA" w:rsidRPr="008053BA">
        <w:rPr>
          <w:rFonts w:cs="Times New Roman"/>
          <w:szCs w:val="24"/>
        </w:rPr>
        <w:t xml:space="preserve"> 2020)</w:t>
      </w:r>
      <w:r w:rsidR="008053BA">
        <w:rPr>
          <w:rFonts w:cs="Times New Roman"/>
          <w:szCs w:val="24"/>
        </w:rPr>
        <w:fldChar w:fldCharType="end"/>
      </w:r>
      <w:r w:rsidR="008053BA">
        <w:rPr>
          <w:rFonts w:cs="Times New Roman"/>
          <w:szCs w:val="24"/>
        </w:rPr>
        <w:t xml:space="preserve"> </w:t>
      </w:r>
      <w:r w:rsidR="001C7B72">
        <w:rPr>
          <w:rFonts w:cs="Times New Roman"/>
          <w:szCs w:val="24"/>
        </w:rPr>
        <w:t xml:space="preserve">is an </w:t>
      </w:r>
      <w:r w:rsidR="001C7B72" w:rsidRPr="001C7B72">
        <w:rPr>
          <w:rFonts w:cs="Times New Roman"/>
          <w:szCs w:val="24"/>
        </w:rPr>
        <w:t>automating federated learning</w:t>
      </w:r>
      <w:r w:rsidR="001C7B72">
        <w:rPr>
          <w:rFonts w:cs="Times New Roman"/>
          <w:szCs w:val="24"/>
        </w:rPr>
        <w:t xml:space="preserve"> method </w:t>
      </w:r>
      <w:r w:rsidR="0039553C">
        <w:rPr>
          <w:rFonts w:cs="Times New Roman"/>
          <w:szCs w:val="24"/>
        </w:rPr>
        <w:t>that</w:t>
      </w:r>
      <w:r w:rsidR="001C7B72">
        <w:rPr>
          <w:rFonts w:cs="Times New Roman"/>
          <w:szCs w:val="24"/>
        </w:rPr>
        <w:t xml:space="preserve"> claims to outperform </w:t>
      </w:r>
      <w:r w:rsidR="001C7B72" w:rsidRPr="001C7B72">
        <w:rPr>
          <w:rFonts w:cs="Times New Roman"/>
          <w:szCs w:val="24"/>
        </w:rPr>
        <w:t xml:space="preserve">manually </w:t>
      </w:r>
      <w:r w:rsidR="001C7B72">
        <w:rPr>
          <w:rFonts w:cs="Times New Roman"/>
          <w:szCs w:val="24"/>
        </w:rPr>
        <w:t>settled</w:t>
      </w:r>
      <w:r w:rsidR="001C7B72" w:rsidRPr="001C7B72">
        <w:rPr>
          <w:rFonts w:cs="Times New Roman"/>
          <w:szCs w:val="24"/>
        </w:rPr>
        <w:t xml:space="preserve"> architecture</w:t>
      </w:r>
      <w:r w:rsidR="001C7B72">
        <w:rPr>
          <w:rFonts w:cs="Times New Roman"/>
          <w:szCs w:val="24"/>
        </w:rPr>
        <w:t xml:space="preserve"> on non-IID dataset</w:t>
      </w:r>
      <w:r w:rsidR="0039553C">
        <w:rPr>
          <w:rFonts w:cs="Times New Roman"/>
          <w:szCs w:val="24"/>
        </w:rPr>
        <w:t>s</w:t>
      </w:r>
      <w:r w:rsidR="001C7B72">
        <w:rPr>
          <w:rFonts w:cs="Times New Roman"/>
          <w:szCs w:val="24"/>
        </w:rPr>
        <w:t>.</w:t>
      </w:r>
      <w:r w:rsidR="007B1555">
        <w:rPr>
          <w:rFonts w:cs="Times New Roman"/>
          <w:szCs w:val="24"/>
        </w:rPr>
        <w:t xml:space="preserve"> </w:t>
      </w:r>
      <w:r w:rsidR="00E26627">
        <w:rPr>
          <w:rFonts w:cs="Times New Roman"/>
          <w:szCs w:val="24"/>
        </w:rPr>
        <w:t>Fairness is also an issue, while</w:t>
      </w:r>
      <w:r w:rsidR="00E26627">
        <w:t xml:space="preserve"> t</w:t>
      </w:r>
      <w:r w:rsidR="00E26627" w:rsidRPr="00D54AFA">
        <w:t xml:space="preserve">he </w:t>
      </w:r>
      <w:r w:rsidR="00E26627">
        <w:t xml:space="preserve">system can be biased toward some clients, </w:t>
      </w:r>
      <w:r w:rsidR="00E26627" w:rsidRPr="00D54AFA">
        <w:t>q-FFL</w:t>
      </w:r>
      <w:r w:rsidR="00E26627">
        <w:t xml:space="preserve"> </w:t>
      </w:r>
      <w:r w:rsidR="00E26627" w:rsidRPr="00D54AFA">
        <w:t>aggregate</w:t>
      </w:r>
      <w:r w:rsidR="00E26627">
        <w:t xml:space="preserve">s the weights in the form where </w:t>
      </w:r>
      <w:r w:rsidR="00EE2B1C">
        <w:t>clients</w:t>
      </w:r>
      <w:r w:rsidR="00E26627" w:rsidRPr="00D54AFA">
        <w:t xml:space="preserve"> with higher loss are weight</w:t>
      </w:r>
      <w:r w:rsidR="00E26627">
        <w:t xml:space="preserve">ed more </w:t>
      </w:r>
      <w:r w:rsidR="00E26627">
        <w:fldChar w:fldCharType="begin"/>
      </w:r>
      <w:r w:rsidR="00E26627">
        <w:instrText xml:space="preserve"> ADDIN ZOTERO_ITEM CSL_CITATION {"citationID":"pA1BFpI0","properties":{"formattedCitation":"(Li T {\\i{}et al.} 2019c)","plainCitation":"(Li T et al. 2019c)","noteIndex":0},"citationItems":[{"id":83,"uris":["http://zotero.org/users/local/YXno2y1x/items/S6Z62JU4"],"uri":["http://zotero.org/users/local/YXno2y1x/items/S6Z62JU4"],"itemData":{"id":83,"type":"article-journal","container-title":"arXiv: Learning","title":"Fair Resource Allocation in Federated Learning","author":[{"family":"Li","given":"Tian"},{"family":"Sanjabi","given":"Maziar"},{"family":"Smith","given":"Virginia"}],"issued":{"date-parts":[["2019"]]}}}],"schema":"https://github.com/citation-style-language/schema/raw/master/csl-citation.json"} </w:instrText>
      </w:r>
      <w:r w:rsidR="00E26627">
        <w:fldChar w:fldCharType="separate"/>
      </w:r>
      <w:r w:rsidR="00E26627" w:rsidRPr="00E26627">
        <w:rPr>
          <w:rFonts w:cs="Times New Roman"/>
          <w:szCs w:val="24"/>
        </w:rPr>
        <w:t xml:space="preserve">(Li T </w:t>
      </w:r>
      <w:r w:rsidR="00E26627" w:rsidRPr="00E26627">
        <w:rPr>
          <w:rFonts w:cs="Times New Roman"/>
          <w:i/>
          <w:iCs/>
          <w:szCs w:val="24"/>
        </w:rPr>
        <w:t>et al.</w:t>
      </w:r>
      <w:r w:rsidR="00E26627" w:rsidRPr="00E26627">
        <w:rPr>
          <w:rFonts w:cs="Times New Roman"/>
          <w:szCs w:val="24"/>
        </w:rPr>
        <w:t xml:space="preserve"> 2019c)</w:t>
      </w:r>
      <w:r w:rsidR="00E26627">
        <w:fldChar w:fldCharType="end"/>
      </w:r>
      <w:r w:rsidR="00E26627">
        <w:t xml:space="preserve">. </w:t>
      </w:r>
    </w:p>
    <w:p w14:paraId="1EB0886B" w14:textId="3A732B34"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w:t>
      </w:r>
      <w:r w:rsidR="00E34652">
        <w:rPr>
          <w:rFonts w:cs="Times New Roman"/>
          <w:szCs w:val="24"/>
          <w:lang w:eastAsia="zh-CN"/>
        </w:rPr>
        <w:t xml:space="preserve">to be </w:t>
      </w:r>
      <w:r w:rsidR="002B0FA3">
        <w:rPr>
          <w:rFonts w:cs="Times New Roman"/>
          <w:szCs w:val="24"/>
          <w:lang w:eastAsia="zh-CN"/>
        </w:rPr>
        <w:t xml:space="preserve">ready </w:t>
      </w:r>
      <w:r w:rsidR="006457C8">
        <w:rPr>
          <w:rFonts w:cs="Times New Roman"/>
          <w:szCs w:val="24"/>
          <w:lang w:eastAsia="zh-CN"/>
        </w:rPr>
        <w:t>for training</w:t>
      </w:r>
      <w:r w:rsidR="002B0FA3">
        <w:rPr>
          <w:rFonts w:cs="Times New Roman"/>
          <w:szCs w:val="24"/>
          <w:lang w:eastAsia="zh-CN"/>
        </w:rPr>
        <w:t xml:space="preserv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EA0079">
        <w:rPr>
          <w:rFonts w:cs="Times New Roman"/>
          <w:szCs w:val="24"/>
          <w:lang w:eastAsia="zh-CN"/>
        </w:rPr>
        <w:t xml:space="preserve">FedCS </w:t>
      </w:r>
      <w:r w:rsidR="00EA0079">
        <w:rPr>
          <w:rFonts w:cs="Times New Roman"/>
          <w:szCs w:val="24"/>
          <w:lang w:eastAsia="zh-CN"/>
        </w:rPr>
        <w:fldChar w:fldCharType="begin"/>
      </w:r>
      <w:r w:rsidR="00EA0079">
        <w:rPr>
          <w:rFonts w:cs="Times New Roman"/>
          <w:szCs w:val="24"/>
          <w:lang w:eastAsia="zh-CN"/>
        </w:rPr>
        <w:instrText xml:space="preserve"> ADDIN ZOTERO_ITEM CSL_CITATION {"citationID":"SglzYbIZ","properties":{"formattedCitation":"(Nishio &amp; Yonetani 2019)","plainCitation":"(Nishio &amp; Yonetani 2019)","noteIndex":0},"citationItems":[{"id":80,"uris":["http://zotero.org/users/local/YXno2y1x/items/TQHSDH2A"],"uri":["http://zotero.org/users/local/YXno2y1x/items/TQHSDH2A"],"itemData":{"id":80,"type":"article-journal","page":"1–7","title":"Client Selection for Federated Learning with Heterogeneous Resources in Mobile Edge","author":[{"family":"Nishio","given":"Takayuki"},{"family":"Yonetani","given":"Ryo"}],"issued":{"date-parts":[["2019"]]}}}],"schema":"https://github.com/citation-style-language/schema/raw/master/csl-citation.json"} </w:instrText>
      </w:r>
      <w:r w:rsidR="00EA0079">
        <w:rPr>
          <w:rFonts w:cs="Times New Roman"/>
          <w:szCs w:val="24"/>
          <w:lang w:eastAsia="zh-CN"/>
        </w:rPr>
        <w:fldChar w:fldCharType="separate"/>
      </w:r>
      <w:r w:rsidR="00EA0079" w:rsidRPr="00EA0079">
        <w:rPr>
          <w:rFonts w:cs="Times New Roman"/>
        </w:rPr>
        <w:t>(Nishio &amp; Yonetani 2019)</w:t>
      </w:r>
      <w:r w:rsidR="00EA0079">
        <w:rPr>
          <w:rFonts w:cs="Times New Roman"/>
          <w:szCs w:val="24"/>
          <w:lang w:eastAsia="zh-CN"/>
        </w:rPr>
        <w:fldChar w:fldCharType="end"/>
      </w:r>
      <w:r w:rsidR="00EA0079">
        <w:rPr>
          <w:rFonts w:cs="Times New Roman"/>
          <w:szCs w:val="24"/>
          <w:lang w:eastAsia="zh-CN"/>
        </w:rPr>
        <w:t xml:space="preserve"> is a strategy for managing federated learning among heterog</w:t>
      </w:r>
      <w:r w:rsidR="0039553C">
        <w:rPr>
          <w:rFonts w:cs="Times New Roman"/>
          <w:szCs w:val="24"/>
          <w:lang w:eastAsia="zh-CN"/>
        </w:rPr>
        <w:t>en</w:t>
      </w:r>
      <w:r w:rsidR="00EA0079">
        <w:rPr>
          <w:rFonts w:cs="Times New Roman"/>
          <w:szCs w:val="24"/>
          <w:lang w:eastAsia="zh-CN"/>
        </w:rPr>
        <w:t xml:space="preserve">eous devices based on </w:t>
      </w:r>
      <w:r w:rsidR="00EA0079">
        <w:t>their resource information</w:t>
      </w:r>
      <w:r w:rsidR="00EA007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167E28">
        <w:rPr>
          <w:rFonts w:cs="Times New Roman"/>
          <w:szCs w:val="24"/>
          <w:lang w:eastAsia="zh-CN"/>
        </w:rPr>
        <w:t>, or nodes can be added in or drop out from the system during the training process</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w:t>
      </w:r>
      <w:r w:rsidR="00167E28">
        <w:rPr>
          <w:rFonts w:cs="Times New Roman"/>
          <w:szCs w:val="24"/>
          <w:lang w:eastAsia="zh-CN"/>
        </w:rPr>
        <w:t>identic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4C563FBA" w14:textId="041729C2" w:rsidR="008C093A" w:rsidRDefault="00BB682C" w:rsidP="00B13C51">
      <w:pPr>
        <w:rPr>
          <w:lang w:eastAsia="zh-CN"/>
        </w:rPr>
      </w:pPr>
      <w:r>
        <w:rPr>
          <w:rFonts w:cs="Times New Roman" w:hint="eastAsia"/>
          <w:szCs w:val="24"/>
          <w:lang w:eastAsia="zh-CN"/>
        </w:rPr>
        <w:t>A</w:t>
      </w:r>
      <w:r>
        <w:rPr>
          <w:rFonts w:cs="Times New Roman"/>
          <w:szCs w:val="24"/>
          <w:lang w:eastAsia="zh-CN"/>
        </w:rPr>
        <w:t xml:space="preserve">nother issue in federated learning is the robustness to attacks. </w:t>
      </w:r>
      <w:r w:rsidR="00650688">
        <w:rPr>
          <w:rFonts w:cs="Times New Roman"/>
          <w:szCs w:val="24"/>
          <w:lang w:eastAsia="zh-CN"/>
        </w:rPr>
        <w:t>There are targeted and untargeted attacks</w:t>
      </w:r>
      <w:r w:rsidR="006B1AB0">
        <w:rPr>
          <w:rFonts w:cs="Times New Roman"/>
          <w:szCs w:val="24"/>
          <w:lang w:eastAsia="zh-CN"/>
        </w:rPr>
        <w:t>, in which untargeted attacks aim to reduce global model’s accuracy while targeted attacks aim to perform an incorrect mapping on a fraction of samples and keep other mappings correct.</w:t>
      </w:r>
      <w:r w:rsidR="007F74C1">
        <w:rPr>
          <w:rFonts w:cs="Times New Roman"/>
          <w:szCs w:val="24"/>
          <w:lang w:eastAsia="zh-CN"/>
        </w:rPr>
        <w:t xml:space="preserve"> There </w:t>
      </w:r>
      <w:r w:rsidR="00BC7E1E">
        <w:rPr>
          <w:rFonts w:cs="Times New Roman"/>
          <w:szCs w:val="24"/>
          <w:lang w:eastAsia="zh-CN"/>
        </w:rPr>
        <w:t xml:space="preserve">are </w:t>
      </w:r>
      <w:r w:rsidR="00090A59">
        <w:rPr>
          <w:rFonts w:cs="Times New Roman"/>
          <w:szCs w:val="24"/>
          <w:lang w:eastAsia="zh-CN"/>
        </w:rPr>
        <w:t>several widely used methods</w:t>
      </w:r>
      <w:r w:rsidR="007F74C1">
        <w:rPr>
          <w:rFonts w:cs="Times New Roman"/>
          <w:szCs w:val="24"/>
          <w:lang w:eastAsia="zh-CN"/>
        </w:rPr>
        <w:t xml:space="preserve"> to solve this issue</w:t>
      </w:r>
      <w:r w:rsidR="00090A59">
        <w:rPr>
          <w:rFonts w:cs="Times New Roman"/>
          <w:szCs w:val="24"/>
          <w:lang w:eastAsia="zh-CN"/>
        </w:rPr>
        <w:t xml:space="preserve"> </w:t>
      </w:r>
      <w:r w:rsidR="00090A59">
        <w:fldChar w:fldCharType="begin"/>
      </w:r>
      <w:r w:rsidR="00090A59">
        <w:instrText xml:space="preserve"> ADDIN ZOTERO_ITEM CSL_CITATION {"citationID":"Ay50zQpL","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090A59">
        <w:fldChar w:fldCharType="separate"/>
      </w:r>
      <w:r w:rsidR="00090A59" w:rsidRPr="0078241F">
        <w:rPr>
          <w:rFonts w:cs="Times New Roman"/>
          <w:szCs w:val="24"/>
        </w:rPr>
        <w:t xml:space="preserve">(Fang </w:t>
      </w:r>
      <w:r w:rsidR="00090A59" w:rsidRPr="0078241F">
        <w:rPr>
          <w:rFonts w:cs="Times New Roman"/>
          <w:i/>
          <w:iCs/>
          <w:szCs w:val="24"/>
        </w:rPr>
        <w:t>et al.</w:t>
      </w:r>
      <w:r w:rsidR="00090A59" w:rsidRPr="0078241F">
        <w:rPr>
          <w:rFonts w:cs="Times New Roman"/>
          <w:szCs w:val="24"/>
        </w:rPr>
        <w:t xml:space="preserve"> 2019)</w:t>
      </w:r>
      <w:r w:rsidR="00090A59">
        <w:fldChar w:fldCharType="end"/>
      </w:r>
      <w:r w:rsidR="00090A59">
        <w:rPr>
          <w:rFonts w:cs="Times New Roman"/>
          <w:szCs w:val="24"/>
          <w:lang w:eastAsia="zh-CN"/>
        </w:rPr>
        <w:t>:</w:t>
      </w:r>
      <w:r w:rsidR="007F74C1">
        <w:rPr>
          <w:rFonts w:cs="Times New Roman"/>
          <w:szCs w:val="24"/>
          <w:lang w:eastAsia="zh-CN"/>
        </w:rPr>
        <w:t xml:space="preserve"> </w:t>
      </w:r>
      <w:r w:rsidR="004E0813">
        <w:rPr>
          <w:rFonts w:cs="Times New Roman"/>
          <w:szCs w:val="24"/>
          <w:lang w:eastAsia="zh-CN"/>
        </w:rPr>
        <w:t xml:space="preserve">Krum select </w:t>
      </w:r>
      <w:r w:rsidR="004E0813" w:rsidRPr="00D87C07">
        <w:t>the local</w:t>
      </w:r>
      <w:r w:rsidR="004E0813" w:rsidRPr="00D87C07">
        <w:rPr>
          <w:rFonts w:hint="eastAsia"/>
        </w:rPr>
        <w:t xml:space="preserve"> </w:t>
      </w:r>
      <w:r w:rsidR="004E0813" w:rsidRPr="00D87C07">
        <w:t>model</w:t>
      </w:r>
      <w:r w:rsidR="004E0813">
        <w:t xml:space="preserve"> which is the most similar to the global model,</w:t>
      </w:r>
      <w:r w:rsidR="00A62FFA">
        <w:t xml:space="preserve"> Bulyan select several</w:t>
      </w:r>
      <w:r w:rsidR="00DB4B65">
        <w:t xml:space="preserve"> models</w:t>
      </w:r>
      <w:r w:rsidR="00A62FFA">
        <w:t xml:space="preserve"> and average them,</w:t>
      </w:r>
      <w:r w:rsidR="004E0813">
        <w:t xml:space="preserve"> Trimmed </w:t>
      </w:r>
      <w:r w:rsidR="00451A0C">
        <w:t>M</w:t>
      </w:r>
      <w:r w:rsidR="004E0813">
        <w:t>ean remove extre</w:t>
      </w:r>
      <w:r w:rsidR="0039553C">
        <w:t>me</w:t>
      </w:r>
      <w:r w:rsidR="004E0813">
        <w:t xml:space="preserve"> values of each parameter before averaging them</w:t>
      </w:r>
      <w:r w:rsidR="0078241F">
        <w:t>, Median select the median of each parameter.</w:t>
      </w:r>
      <w:r w:rsidR="001D511D">
        <w:t xml:space="preserve"> Since malicious messages can hide in the noisy updates in </w:t>
      </w:r>
      <w:r w:rsidR="0039553C">
        <w:t xml:space="preserve">a </w:t>
      </w:r>
      <w:r w:rsidR="001D511D" w:rsidRPr="00555CCC">
        <w:t>heterogeneous</w:t>
      </w:r>
      <w:r w:rsidR="001D511D">
        <w:t xml:space="preserve"> system,</w:t>
      </w:r>
      <w:r w:rsidR="0078241F">
        <w:t xml:space="preserve"> </w:t>
      </w:r>
      <w:r w:rsidR="00C5131E">
        <w:t>SAGA (</w:t>
      </w:r>
      <w:r w:rsidR="00C5131E" w:rsidRPr="00C5131E">
        <w:t xml:space="preserve">add up the average of </w:t>
      </w:r>
      <w:r w:rsidR="0039553C">
        <w:t xml:space="preserve">the </w:t>
      </w:r>
      <w:r w:rsidR="00C5131E" w:rsidRPr="00C5131E">
        <w:t>previously</w:t>
      </w:r>
      <w:r w:rsidR="0039553C">
        <w:t>-</w:t>
      </w:r>
      <w:r w:rsidR="00C5131E" w:rsidRPr="00C5131E">
        <w:t>stored gradient</w:t>
      </w:r>
      <w:r w:rsidR="00C5131E">
        <w:t xml:space="preserve"> of each sample) and </w:t>
      </w:r>
      <w:r w:rsidR="00090A59">
        <w:t>Byrd-SAGA</w:t>
      </w:r>
      <w:r w:rsidR="00C5131E">
        <w:t xml:space="preserve"> (</w:t>
      </w:r>
      <w:r w:rsidR="0039553C">
        <w:t xml:space="preserve">the </w:t>
      </w:r>
      <w:r w:rsidR="00C5131E" w:rsidRPr="00C5131E">
        <w:t>geometric median</w:t>
      </w:r>
      <w:r w:rsidR="00C5131E">
        <w:t xml:space="preserve"> version of SAGA)</w:t>
      </w:r>
      <w:r w:rsidR="00090A59">
        <w:t xml:space="preserve"> reduce the </w:t>
      </w:r>
      <w:r w:rsidR="00090A59" w:rsidRPr="00614B89">
        <w:t xml:space="preserve">variance of </w:t>
      </w:r>
      <w:r w:rsidR="00090A59">
        <w:t>benign workers’</w:t>
      </w:r>
      <w:r w:rsidR="00090A59" w:rsidRPr="00614B89">
        <w:t xml:space="preserve"> gradients</w:t>
      </w:r>
      <w:r w:rsidR="00090A59">
        <w:t xml:space="preserve"> to </w:t>
      </w:r>
      <w:r w:rsidR="001D511D">
        <w:t xml:space="preserve">enhance </w:t>
      </w:r>
      <w:r w:rsidR="001D511D" w:rsidRPr="00614B89">
        <w:t>robustness</w:t>
      </w:r>
      <w:r w:rsidR="001D511D">
        <w:t xml:space="preserve"> to attackers</w:t>
      </w:r>
      <w:r w:rsidR="00C5131E">
        <w:t xml:space="preserve"> </w:t>
      </w:r>
      <w:r w:rsidR="00C5131E">
        <w:fldChar w:fldCharType="begin"/>
      </w:r>
      <w:r w:rsidR="00C5131E">
        <w:instrText xml:space="preserve"> ADDIN ZOTERO_ITEM CSL_CITATION {"citationID":"c1scNpOO","properties":{"formattedCitation":"(Wu {\\i{}et al.} 2019)","plainCitation":"(Wu et al. 2019)","noteIndex":0},"citationItems":[{"id":82,"uris":["http://zotero.org/users/local/YXno2y1x/items/K77XT7PL"],"uri":["http://zotero.org/users/local/YXno2y1x/items/K77XT7PL"],"itemData":{"id":82,"type":"article-journal","container-title":"arXiv: Learning","title":"Federated Variance-Reduced Stochastic Gradient Descent with Robustness to Byzantine Attacks.","author":[{"family":"Wu","given":"Zhaoxian"},{"family":"Ling","given":"Qing"},{"family":"Chen","given":"Tianyi"},{"family":"Giannakis","given":"Georgios B"}],"issued":{"date-parts":[["2019"]]}}}],"schema":"https://github.com/citation-style-language/schema/raw/master/csl-citation.json"} </w:instrText>
      </w:r>
      <w:r w:rsidR="00C5131E">
        <w:fldChar w:fldCharType="separate"/>
      </w:r>
      <w:r w:rsidR="00C5131E" w:rsidRPr="00090A59">
        <w:rPr>
          <w:rFonts w:cs="Times New Roman"/>
          <w:szCs w:val="24"/>
        </w:rPr>
        <w:t xml:space="preserve">(Wu </w:t>
      </w:r>
      <w:r w:rsidR="00C5131E" w:rsidRPr="00090A59">
        <w:rPr>
          <w:rFonts w:cs="Times New Roman"/>
          <w:i/>
          <w:iCs/>
          <w:szCs w:val="24"/>
        </w:rPr>
        <w:t>et al.</w:t>
      </w:r>
      <w:r w:rsidR="00C5131E" w:rsidRPr="00090A59">
        <w:rPr>
          <w:rFonts w:cs="Times New Roman"/>
          <w:szCs w:val="24"/>
        </w:rPr>
        <w:t xml:space="preserve"> 2019)</w:t>
      </w:r>
      <w:r w:rsidR="00C5131E">
        <w:fldChar w:fldCharType="end"/>
      </w:r>
      <w:r w:rsidR="009023A0">
        <w:t xml:space="preserve">, while another research </w:t>
      </w:r>
      <w:r w:rsidR="009023A0">
        <w:fldChar w:fldCharType="begin"/>
      </w:r>
      <w:r w:rsidR="009023A0">
        <w:instrText xml:space="preserve"> ADDIN ZOTERO_ITEM CSL_CITATION {"citationID":"EaXSvouV","properties":{"formattedCitation":"(Suresh {\\i{}et al.} 2019)","plainCitation":"(Suresh et al. 2019)","noteIndex":0},"citationItems":[{"id":87,"uris":["http://zotero.org/users/local/YXno2y1x/items/S7TEWN9H"],"uri":["http://zotero.org/users/local/YXno2y1x/items/S7TEWN9H"],"itemData":{"id":87,"type":"article-journal","container-title":"arXiv: Learning","title":"Can You Really Backdoor Federated Learning","author":[{"family":"Suresh","given":"Ananda Theertha"},{"family":"Mcmahan","given":"Brendan"},{"family":"Kairouz","given":"Peter"},{"family":"Sun","given":"Ziteng"}],"issued":{"date-parts":[["2019"]]}}}],"schema":"https://github.com/citation-style-language/schema/raw/master/csl-citation.json"} </w:instrText>
      </w:r>
      <w:r w:rsidR="009023A0">
        <w:fldChar w:fldCharType="separate"/>
      </w:r>
      <w:r w:rsidR="009023A0" w:rsidRPr="009023A0">
        <w:t>(Suresh et al. 2019)</w:t>
      </w:r>
      <w:r w:rsidR="009023A0">
        <w:fldChar w:fldCharType="end"/>
      </w:r>
      <w:r w:rsidR="009023A0">
        <w:t xml:space="preserve"> suggest adding</w:t>
      </w:r>
      <w:r w:rsidR="009023A0" w:rsidRPr="00A33F1B">
        <w:t xml:space="preserve"> a small amount of noise</w:t>
      </w:r>
      <w:r w:rsidR="009023A0">
        <w:t xml:space="preserve"> (i.e. weak </w:t>
      </w:r>
      <w:r w:rsidR="009023A0" w:rsidRPr="009023A0">
        <w:t>differential privacy</w:t>
      </w:r>
      <w:r w:rsidR="009023A0">
        <w:t xml:space="preserve">). </w:t>
      </w:r>
      <w:r w:rsidR="00830C67">
        <w:rPr>
          <w:rFonts w:cs="Times New Roman"/>
          <w:szCs w:val="24"/>
        </w:rPr>
        <w:t xml:space="preserve">FedProx </w:t>
      </w:r>
      <w:r w:rsidR="00830C67">
        <w:rPr>
          <w:rFonts w:cs="Times New Roman"/>
          <w:szCs w:val="24"/>
        </w:rPr>
        <w:fldChar w:fldCharType="begin"/>
      </w:r>
      <w:r w:rsidR="00E26627">
        <w:rPr>
          <w:rFonts w:cs="Times New Roman"/>
          <w:szCs w:val="24"/>
        </w:rPr>
        <w:instrText xml:space="preserve"> ADDIN ZOTERO_ITEM CSL_CITATION {"citationID":"CPP5vpr9","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30C67">
        <w:rPr>
          <w:rFonts w:cs="Times New Roman"/>
          <w:szCs w:val="24"/>
        </w:rPr>
        <w:fldChar w:fldCharType="separate"/>
      </w:r>
      <w:r w:rsidR="00830C67" w:rsidRPr="00951DF9">
        <w:rPr>
          <w:rFonts w:cs="Times New Roman"/>
          <w:szCs w:val="24"/>
        </w:rPr>
        <w:t xml:space="preserve">(Li T </w:t>
      </w:r>
      <w:r w:rsidR="00830C67" w:rsidRPr="00951DF9">
        <w:rPr>
          <w:rFonts w:cs="Times New Roman"/>
          <w:i/>
          <w:iCs/>
          <w:szCs w:val="24"/>
        </w:rPr>
        <w:t>et al.</w:t>
      </w:r>
      <w:r w:rsidR="00830C67" w:rsidRPr="00951DF9">
        <w:rPr>
          <w:rFonts w:cs="Times New Roman"/>
          <w:szCs w:val="24"/>
        </w:rPr>
        <w:t xml:space="preserve"> 2018)</w:t>
      </w:r>
      <w:r w:rsidR="00830C67">
        <w:rPr>
          <w:rFonts w:cs="Times New Roman"/>
          <w:szCs w:val="24"/>
        </w:rPr>
        <w:fldChar w:fldCharType="end"/>
      </w:r>
      <w:r w:rsidR="00830C67">
        <w:rPr>
          <w:rFonts w:cs="Times New Roman"/>
          <w:szCs w:val="24"/>
        </w:rPr>
        <w:t xml:space="preserve"> and RSA</w:t>
      </w:r>
      <w:r w:rsidR="00830C67">
        <w:rPr>
          <w:rFonts w:cs="Times New Roman"/>
          <w:szCs w:val="24"/>
        </w:rPr>
        <w:fldChar w:fldCharType="begin"/>
      </w:r>
      <w:r w:rsidR="00E26627">
        <w:rPr>
          <w:rFonts w:cs="Times New Roman"/>
          <w:szCs w:val="24"/>
        </w:rPr>
        <w:instrText xml:space="preserve"> ADDIN ZOTERO_ITEM CSL_CITATION {"citationID":"ccPGNx2D","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830C67">
        <w:rPr>
          <w:rFonts w:cs="Times New Roman"/>
          <w:szCs w:val="24"/>
        </w:rPr>
        <w:fldChar w:fldCharType="separate"/>
      </w:r>
      <w:r w:rsidR="00830C67" w:rsidRPr="004227ED">
        <w:rPr>
          <w:rFonts w:cs="Times New Roman"/>
          <w:szCs w:val="24"/>
        </w:rPr>
        <w:t xml:space="preserve">(Li L </w:t>
      </w:r>
      <w:r w:rsidR="00830C67" w:rsidRPr="004227ED">
        <w:rPr>
          <w:rFonts w:cs="Times New Roman"/>
          <w:i/>
          <w:iCs/>
          <w:szCs w:val="24"/>
        </w:rPr>
        <w:t>et al.</w:t>
      </w:r>
      <w:r w:rsidR="00830C67" w:rsidRPr="004227ED">
        <w:rPr>
          <w:rFonts w:cs="Times New Roman"/>
          <w:szCs w:val="24"/>
        </w:rPr>
        <w:t xml:space="preserve"> 2018)</w:t>
      </w:r>
      <w:r w:rsidR="00830C67">
        <w:rPr>
          <w:rFonts w:cs="Times New Roman"/>
          <w:szCs w:val="24"/>
        </w:rPr>
        <w:fldChar w:fldCharType="end"/>
      </w:r>
      <w:r w:rsidR="00830C67">
        <w:rPr>
          <w:rFonts w:cs="Times New Roman"/>
          <w:szCs w:val="24"/>
        </w:rPr>
        <w:t xml:space="preserve"> </w:t>
      </w:r>
      <w:r w:rsidR="009023A0">
        <w:rPr>
          <w:rFonts w:cs="Times New Roman"/>
          <w:szCs w:val="24"/>
        </w:rPr>
        <w:t xml:space="preserve">can </w:t>
      </w:r>
      <w:r w:rsidR="00830C67">
        <w:rPr>
          <w:rFonts w:cs="Times New Roman"/>
          <w:szCs w:val="24"/>
        </w:rPr>
        <w:t>also enhance robustness to attacks.</w:t>
      </w:r>
      <w:r w:rsidR="00C7781E">
        <w:rPr>
          <w:rFonts w:hint="eastAsia"/>
          <w:lang w:eastAsia="zh-CN"/>
        </w:rPr>
        <w:t xml:space="preserve"> </w:t>
      </w:r>
    </w:p>
    <w:p w14:paraId="62341554" w14:textId="7DA418C5" w:rsidR="005720F8" w:rsidRDefault="00667A96" w:rsidP="00667A96">
      <w:r>
        <w:rPr>
          <w:lang w:eastAsia="zh-CN"/>
        </w:rPr>
        <w:t>The</w:t>
      </w:r>
      <w:r w:rsidR="00B13A45">
        <w:rPr>
          <w:lang w:eastAsia="zh-CN"/>
        </w:rPr>
        <w:t xml:space="preserve"> previously mentioned</w:t>
      </w:r>
      <w:r>
        <w:rPr>
          <w:lang w:eastAsia="zh-CN"/>
        </w:rPr>
        <w:t xml:space="preserve"> optimization methods can improve the performance of federated learning under certain circumstances, however, in </w:t>
      </w:r>
      <w:r w:rsidR="002711EE">
        <w:rPr>
          <w:lang w:eastAsia="zh-CN"/>
        </w:rPr>
        <w:t>many</w:t>
      </w:r>
      <w:r>
        <w:rPr>
          <w:lang w:eastAsia="zh-CN"/>
        </w:rPr>
        <w:t xml:space="preserve"> cases</w:t>
      </w:r>
      <w:r w:rsidR="005C7193">
        <w:rPr>
          <w:lang w:eastAsia="zh-CN"/>
        </w:rPr>
        <w:t>,</w:t>
      </w:r>
      <w:r>
        <w:rPr>
          <w:lang w:eastAsia="zh-CN"/>
        </w:rPr>
        <w:t xml:space="preserve"> the </w:t>
      </w:r>
      <w:r w:rsidR="002711EE">
        <w:rPr>
          <w:lang w:eastAsia="zh-CN"/>
        </w:rPr>
        <w:t xml:space="preserve">optimized </w:t>
      </w:r>
      <w:r w:rsidRPr="007302CC">
        <w:rPr>
          <w:rFonts w:cs="Times New Roman"/>
          <w:szCs w:val="24"/>
          <w:lang w:eastAsia="zh-CN"/>
        </w:rPr>
        <w:t>performance</w:t>
      </w:r>
      <w:r>
        <w:rPr>
          <w:rFonts w:cs="Times New Roman"/>
          <w:szCs w:val="24"/>
          <w:lang w:eastAsia="zh-CN"/>
        </w:rPr>
        <w:t xml:space="preserve"> in federated settings </w:t>
      </w:r>
      <w:r w:rsidR="002711EE">
        <w:rPr>
          <w:rFonts w:cs="Times New Roman"/>
          <w:szCs w:val="24"/>
          <w:lang w:eastAsia="zh-CN"/>
        </w:rPr>
        <w:t xml:space="preserve">is </w:t>
      </w:r>
      <w:r>
        <w:rPr>
          <w:rFonts w:cs="Times New Roman"/>
          <w:szCs w:val="24"/>
          <w:lang w:eastAsia="zh-CN"/>
        </w:rPr>
        <w:t xml:space="preserve">still worse than </w:t>
      </w:r>
      <w:r w:rsidR="00DB2A95">
        <w:rPr>
          <w:rFonts w:cs="Times New Roman"/>
          <w:szCs w:val="24"/>
          <w:lang w:eastAsia="zh-CN"/>
        </w:rPr>
        <w:t xml:space="preserve">that </w:t>
      </w:r>
      <w:r>
        <w:rPr>
          <w:rFonts w:cs="Times New Roman"/>
          <w:szCs w:val="24"/>
          <w:lang w:eastAsia="zh-CN"/>
        </w:rPr>
        <w:t xml:space="preserve">in centralized settings. </w:t>
      </w:r>
      <w:r w:rsidR="006940E6">
        <w:rPr>
          <w:rFonts w:cs="Times New Roman"/>
          <w:szCs w:val="24"/>
          <w:lang w:eastAsia="zh-CN"/>
        </w:rPr>
        <w:t>In some other cases, the new algorithms may not suitable for the training task</w:t>
      </w:r>
      <w:r w:rsidR="00F00859">
        <w:rPr>
          <w:rFonts w:cs="Times New Roman"/>
          <w:szCs w:val="24"/>
          <w:lang w:eastAsia="zh-CN"/>
        </w:rPr>
        <w:t>. For example,</w:t>
      </w:r>
      <w:r w:rsidR="00F00859">
        <w:rPr>
          <w:rFonts w:cs="Times New Roman"/>
          <w:szCs w:val="24"/>
        </w:rPr>
        <w:t xml:space="preserve"> PFNM </w:t>
      </w:r>
      <w:r w:rsidR="00F00859">
        <w:rPr>
          <w:rFonts w:cs="Times New Roman"/>
          <w:szCs w:val="24"/>
        </w:rPr>
        <w:fldChar w:fldCharType="begin"/>
      </w:r>
      <w:r w:rsidR="00A57189">
        <w:rPr>
          <w:rFonts w:cs="Times New Roman"/>
          <w:szCs w:val="24"/>
        </w:rPr>
        <w:instrText xml:space="preserve"> ADDIN ZOTERO_ITEM CSL_CITATION {"citationID":"YowWQkdZ","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F00859">
        <w:rPr>
          <w:rFonts w:cs="Times New Roman"/>
          <w:szCs w:val="24"/>
        </w:rPr>
        <w:fldChar w:fldCharType="separate"/>
      </w:r>
      <w:r w:rsidR="00F00859" w:rsidRPr="00E62268">
        <w:rPr>
          <w:rFonts w:cs="Times New Roman"/>
          <w:szCs w:val="24"/>
        </w:rPr>
        <w:t xml:space="preserve">(Yurochkin </w:t>
      </w:r>
      <w:r w:rsidR="00F00859" w:rsidRPr="00E62268">
        <w:rPr>
          <w:rFonts w:cs="Times New Roman"/>
          <w:i/>
          <w:iCs/>
          <w:szCs w:val="24"/>
        </w:rPr>
        <w:t>et al.</w:t>
      </w:r>
      <w:r w:rsidR="00F00859" w:rsidRPr="00E62268">
        <w:rPr>
          <w:rFonts w:cs="Times New Roman"/>
          <w:szCs w:val="24"/>
        </w:rPr>
        <w:t xml:space="preserve"> 2019)</w:t>
      </w:r>
      <w:r w:rsidR="00F00859">
        <w:rPr>
          <w:rFonts w:cs="Times New Roman"/>
          <w:szCs w:val="24"/>
        </w:rPr>
        <w:fldChar w:fldCharType="end"/>
      </w:r>
      <w:r w:rsidR="00F00859">
        <w:rPr>
          <w:rFonts w:cs="Times New Roman"/>
          <w:szCs w:val="24"/>
        </w:rPr>
        <w:t xml:space="preserve"> does not support CNN and RNN </w:t>
      </w:r>
      <w:r w:rsidR="003216C3">
        <w:rPr>
          <w:rFonts w:cs="Times New Roman"/>
          <w:szCs w:val="24"/>
        </w:rPr>
        <w:t>while</w:t>
      </w:r>
      <w:r w:rsidR="00F00859">
        <w:rPr>
          <w:rFonts w:cs="Times New Roman"/>
          <w:szCs w:val="24"/>
        </w:rPr>
        <w:t xml:space="preserve"> FedMA </w:t>
      </w:r>
      <w:r w:rsidR="00F00859">
        <w:rPr>
          <w:rFonts w:cs="Times New Roman"/>
          <w:szCs w:val="24"/>
        </w:rPr>
        <w:fldChar w:fldCharType="begin"/>
      </w:r>
      <w:r w:rsidR="00A57189">
        <w:rPr>
          <w:rFonts w:cs="Times New Roman"/>
          <w:szCs w:val="24"/>
        </w:rPr>
        <w:instrText xml:space="preserve"> ADDIN ZOTERO_ITEM CSL_CITATION {"citationID":"kbGVhH2P","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F00859">
        <w:rPr>
          <w:rFonts w:cs="Times New Roman"/>
          <w:szCs w:val="24"/>
        </w:rPr>
        <w:fldChar w:fldCharType="separate"/>
      </w:r>
      <w:r w:rsidR="00F00859" w:rsidRPr="00951DF9">
        <w:rPr>
          <w:rFonts w:cs="Times New Roman"/>
          <w:szCs w:val="24"/>
        </w:rPr>
        <w:t xml:space="preserve">(Wang </w:t>
      </w:r>
      <w:r w:rsidR="00F00859" w:rsidRPr="00951DF9">
        <w:rPr>
          <w:rFonts w:cs="Times New Roman"/>
          <w:i/>
          <w:iCs/>
          <w:szCs w:val="24"/>
        </w:rPr>
        <w:t>et al.</w:t>
      </w:r>
      <w:r w:rsidR="00F00859" w:rsidRPr="00951DF9">
        <w:rPr>
          <w:rFonts w:cs="Times New Roman"/>
          <w:szCs w:val="24"/>
        </w:rPr>
        <w:t xml:space="preserve"> 2020)</w:t>
      </w:r>
      <w:r w:rsidR="00F00859">
        <w:rPr>
          <w:rFonts w:cs="Times New Roman"/>
          <w:szCs w:val="24"/>
        </w:rPr>
        <w:fldChar w:fldCharType="end"/>
      </w:r>
      <w:r w:rsidR="00F00859">
        <w:rPr>
          <w:rFonts w:cs="Times New Roman"/>
          <w:szCs w:val="24"/>
        </w:rPr>
        <w:t xml:space="preserve"> support</w:t>
      </w:r>
      <w:r w:rsidR="0050540C">
        <w:rPr>
          <w:rFonts w:cs="Times New Roman"/>
          <w:szCs w:val="24"/>
        </w:rPr>
        <w:t>s</w:t>
      </w:r>
      <w:r w:rsidR="00F00859">
        <w:rPr>
          <w:rFonts w:cs="Times New Roman"/>
          <w:szCs w:val="24"/>
        </w:rPr>
        <w:t xml:space="preserve"> CNN and RNN of simple architectures. </w:t>
      </w:r>
      <w:r w:rsidR="00343A49">
        <w:rPr>
          <w:rFonts w:cs="Times New Roman"/>
          <w:szCs w:val="24"/>
        </w:rPr>
        <w:t>When coming to issues of attacks, common method</w:t>
      </w:r>
      <w:r w:rsidR="00A57189">
        <w:rPr>
          <w:rFonts w:cs="Times New Roman"/>
          <w:szCs w:val="24"/>
        </w:rPr>
        <w:t>s</w:t>
      </w:r>
      <w:r w:rsidR="00343A49">
        <w:rPr>
          <w:rFonts w:cs="Times New Roman"/>
          <w:szCs w:val="24"/>
        </w:rPr>
        <w:t xml:space="preserve"> like Krum, Bulyan, Trimmed Mean and Median are proved </w:t>
      </w:r>
      <w:r w:rsidR="0037044E">
        <w:rPr>
          <w:rFonts w:cs="Times New Roman"/>
          <w:szCs w:val="24"/>
        </w:rPr>
        <w:t xml:space="preserve">to </w:t>
      </w:r>
      <w:r w:rsidR="00A57189">
        <w:rPr>
          <w:rFonts w:cs="Times New Roman"/>
          <w:szCs w:val="24"/>
        </w:rPr>
        <w:t xml:space="preserve">can </w:t>
      </w:r>
      <w:r w:rsidR="0037044E">
        <w:rPr>
          <w:rFonts w:cs="Times New Roman"/>
          <w:szCs w:val="24"/>
        </w:rPr>
        <w:t xml:space="preserve">be avoided </w:t>
      </w:r>
      <w:r w:rsidR="00A57189">
        <w:rPr>
          <w:rFonts w:cs="Times New Roman"/>
          <w:szCs w:val="24"/>
        </w:rPr>
        <w:t>if the defense methods are known</w:t>
      </w:r>
      <w:r w:rsidR="00343A49">
        <w:rPr>
          <w:rFonts w:cs="Times New Roman"/>
          <w:szCs w:val="24"/>
        </w:rPr>
        <w:t xml:space="preserve"> </w:t>
      </w:r>
      <w:r w:rsidR="00343A49">
        <w:fldChar w:fldCharType="begin"/>
      </w:r>
      <w:r w:rsidR="00A57189">
        <w:instrText xml:space="preserve"> ADDIN ZOTERO_ITEM CSL_CITATION {"citationID":"7GAfI3pQ","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343A49">
        <w:fldChar w:fldCharType="separate"/>
      </w:r>
      <w:r w:rsidR="00343A49" w:rsidRPr="0078241F">
        <w:rPr>
          <w:rFonts w:cs="Times New Roman"/>
          <w:szCs w:val="24"/>
        </w:rPr>
        <w:t xml:space="preserve">(Fang </w:t>
      </w:r>
      <w:r w:rsidR="00343A49" w:rsidRPr="0078241F">
        <w:rPr>
          <w:rFonts w:cs="Times New Roman"/>
          <w:i/>
          <w:iCs/>
          <w:szCs w:val="24"/>
        </w:rPr>
        <w:t>et al.</w:t>
      </w:r>
      <w:r w:rsidR="00343A49" w:rsidRPr="0078241F">
        <w:rPr>
          <w:rFonts w:cs="Times New Roman"/>
          <w:szCs w:val="24"/>
        </w:rPr>
        <w:t xml:space="preserve"> 2019)</w:t>
      </w:r>
      <w:r w:rsidR="00343A49">
        <w:fldChar w:fldCharType="end"/>
      </w:r>
      <w:r w:rsidR="00343A49">
        <w:t xml:space="preserve">. </w:t>
      </w:r>
      <w:r w:rsidR="00A57189">
        <w:t xml:space="preserve">The targeted attacking strategy DBA </w:t>
      </w:r>
      <w:r w:rsidR="00A57189">
        <w:fldChar w:fldCharType="begin"/>
      </w:r>
      <w:r w:rsidR="00A57189">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A57189">
        <w:fldChar w:fldCharType="separate"/>
      </w:r>
      <w:r w:rsidR="00A57189" w:rsidRPr="00A57189">
        <w:rPr>
          <w:rFonts w:cs="Times New Roman"/>
          <w:szCs w:val="24"/>
        </w:rPr>
        <w:t xml:space="preserve">(Xie </w:t>
      </w:r>
      <w:r w:rsidR="00A57189" w:rsidRPr="00A57189">
        <w:rPr>
          <w:rFonts w:cs="Times New Roman"/>
          <w:i/>
          <w:iCs/>
          <w:szCs w:val="24"/>
        </w:rPr>
        <w:t>et al.</w:t>
      </w:r>
      <w:r w:rsidR="00A57189" w:rsidRPr="00A57189">
        <w:rPr>
          <w:rFonts w:cs="Times New Roman"/>
          <w:szCs w:val="24"/>
        </w:rPr>
        <w:t xml:space="preserve"> 2020)</w:t>
      </w:r>
      <w:r w:rsidR="00A57189">
        <w:fldChar w:fldCharType="end"/>
      </w:r>
      <w:r w:rsidR="00A57189">
        <w:t xml:space="preserve"> distributes the attack into pieces, making it mild and harder to be detected, and aggregates it along with the model. These examples indicate </w:t>
      </w:r>
      <w:r w:rsidR="005720F8">
        <w:t xml:space="preserve">that </w:t>
      </w:r>
      <w:r w:rsidR="005720F8">
        <w:rPr>
          <w:lang w:eastAsia="zh-CN"/>
        </w:rPr>
        <w:t xml:space="preserve">issues of heterogeneity and attackers are still challenging. </w:t>
      </w:r>
    </w:p>
    <w:p w14:paraId="2385DB72" w14:textId="11970AEC" w:rsidR="00384544" w:rsidRPr="00C6431C" w:rsidRDefault="00325787" w:rsidP="00B13C51">
      <w:pPr>
        <w:rPr>
          <w:rFonts w:cs="Times New Roman"/>
          <w:szCs w:val="24"/>
          <w:lang w:eastAsia="zh-CN"/>
        </w:rPr>
      </w:pPr>
      <w:r>
        <w:rPr>
          <w:rFonts w:cs="Times New Roman"/>
          <w:szCs w:val="24"/>
        </w:rPr>
        <w:lastRenderedPageBreak/>
        <w:t>Surprisingly</w:t>
      </w:r>
      <w:r>
        <w:rPr>
          <w:rFonts w:cs="Times New Roman"/>
          <w:szCs w:val="24"/>
          <w:lang w:eastAsia="zh-CN"/>
        </w:rPr>
        <w:t xml:space="preserve">, even </w:t>
      </w:r>
      <w:r w:rsidR="009503EA">
        <w:rPr>
          <w:rFonts w:cs="Times New Roman"/>
          <w:szCs w:val="24"/>
          <w:lang w:eastAsia="zh-CN"/>
        </w:rPr>
        <w:t>when</w:t>
      </w:r>
      <w:r>
        <w:rPr>
          <w:rFonts w:cs="Times New Roman"/>
          <w:szCs w:val="24"/>
          <w:lang w:eastAsia="zh-CN"/>
        </w:rPr>
        <w:t xml:space="preserve"> multiple </w:t>
      </w:r>
      <w:r w:rsidR="00270A54">
        <w:rPr>
          <w:rFonts w:cs="Times New Roman"/>
          <w:szCs w:val="24"/>
          <w:lang w:eastAsia="zh-CN"/>
        </w:rPr>
        <w:t>types of research</w:t>
      </w:r>
      <w:r w:rsidR="009503EA">
        <w:rPr>
          <w:rFonts w:cs="Times New Roman"/>
          <w:szCs w:val="24"/>
          <w:lang w:eastAsia="zh-CN"/>
        </w:rPr>
        <w:t xml:space="preserve"> in </w:t>
      </w:r>
      <w:r>
        <w:rPr>
          <w:rFonts w:cs="Times New Roman"/>
          <w:szCs w:val="24"/>
        </w:rPr>
        <w:t>optimization</w:t>
      </w:r>
      <w:r>
        <w:rPr>
          <w:rFonts w:cs="Times New Roman"/>
          <w:szCs w:val="24"/>
          <w:lang w:eastAsia="zh-CN"/>
        </w:rPr>
        <w:t xml:space="preserve"> methods</w:t>
      </w:r>
      <w:r w:rsidR="00BD76F9">
        <w:rPr>
          <w:rFonts w:cs="Times New Roman"/>
          <w:szCs w:val="24"/>
          <w:lang w:eastAsia="zh-CN"/>
        </w:rPr>
        <w:t xml:space="preserve"> </w:t>
      </w:r>
      <w:r w:rsidR="009503EA">
        <w:rPr>
          <w:rFonts w:cs="Times New Roman"/>
          <w:szCs w:val="24"/>
          <w:lang w:eastAsia="zh-CN"/>
        </w:rPr>
        <w:t>are</w:t>
      </w:r>
      <w:r>
        <w:rPr>
          <w:rFonts w:cs="Times New Roman"/>
          <w:szCs w:val="24"/>
          <w:lang w:eastAsia="zh-CN"/>
        </w:rPr>
        <w:t xml:space="preserve">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w:t>
      </w:r>
      <w:r w:rsidR="00E771AC">
        <w:rPr>
          <w:rFonts w:cs="Times New Roman"/>
          <w:szCs w:val="24"/>
          <w:lang w:eastAsia="zh-CN"/>
        </w:rPr>
        <w:t>these issues’</w:t>
      </w:r>
      <w:r>
        <w:rPr>
          <w:rFonts w:cs="Times New Roman"/>
          <w:szCs w:val="24"/>
          <w:lang w:eastAsia="zh-CN"/>
        </w:rPr>
        <w:t xml:space="preserve"> impact on federated learning. Th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sidR="009B3177">
        <w:rPr>
          <w:rFonts w:cs="Times New Roman"/>
          <w:szCs w:val="24"/>
          <w:lang w:eastAsia="zh-CN"/>
        </w:rPr>
        <w:t>, making the co</w:t>
      </w:r>
      <w:r w:rsidR="00270A54">
        <w:rPr>
          <w:rFonts w:cs="Times New Roman"/>
          <w:szCs w:val="24"/>
          <w:lang w:eastAsia="zh-CN"/>
        </w:rPr>
        <w:t>mparis</w:t>
      </w:r>
      <w:r w:rsidR="009B3177">
        <w:rPr>
          <w:rFonts w:cs="Times New Roman"/>
          <w:szCs w:val="24"/>
          <w:lang w:eastAsia="zh-CN"/>
        </w:rPr>
        <w:t>ons hard</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5825DC">
        <w:rPr>
          <w:rFonts w:cs="Times New Roman"/>
          <w:szCs w:val="24"/>
          <w:lang w:eastAsia="zh-CN"/>
        </w:rPr>
        <w:t>let</w:t>
      </w:r>
      <w:r w:rsidR="00A73515">
        <w:rPr>
          <w:rFonts w:cs="Times New Roman"/>
          <w:szCs w:val="24"/>
          <w:lang w:eastAsia="zh-CN"/>
        </w:rPr>
        <w:t xml:space="preserv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un</w:t>
      </w:r>
      <w:r w:rsidR="001579E2">
        <w:rPr>
          <w:rFonts w:cs="Times New Roman"/>
          <w:szCs w:val="24"/>
          <w:lang w:eastAsia="zh-CN"/>
        </w:rPr>
        <w:t>sure</w:t>
      </w:r>
      <w:r w:rsidR="00A73515">
        <w:rPr>
          <w:rFonts w:cs="Times New Roman"/>
          <w:szCs w:val="24"/>
          <w:lang w:eastAsia="zh-CN"/>
        </w:rPr>
        <w:t xml:space="preserve">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w:t>
      </w:r>
      <w:r w:rsidR="00A345DF">
        <w:rPr>
          <w:rFonts w:cs="Times New Roman"/>
          <w:szCs w:val="24"/>
          <w:lang w:eastAsia="zh-CN"/>
        </w:rPr>
        <w:t xml:space="preserve">, making it hard to decide which aspect </w:t>
      </w:r>
      <w:r w:rsidR="00F366A6">
        <w:rPr>
          <w:rFonts w:cs="Times New Roman"/>
          <w:szCs w:val="24"/>
          <w:lang w:eastAsia="zh-CN"/>
        </w:rPr>
        <w:t xml:space="preserve">of the system </w:t>
      </w:r>
      <w:r w:rsidR="00A345DF">
        <w:rPr>
          <w:rFonts w:cs="Times New Roman"/>
          <w:szCs w:val="24"/>
          <w:lang w:eastAsia="zh-CN"/>
        </w:rPr>
        <w:t xml:space="preserve">should be </w:t>
      </w:r>
      <w:r w:rsidR="00F366A6">
        <w:rPr>
          <w:rFonts w:cs="Times New Roman"/>
          <w:szCs w:val="24"/>
          <w:lang w:eastAsia="zh-CN"/>
        </w:rPr>
        <w:t xml:space="preserve">firstly </w:t>
      </w:r>
      <w:r w:rsidR="00A345DF">
        <w:rPr>
          <w:rFonts w:cs="Times New Roman"/>
          <w:szCs w:val="24"/>
          <w:lang w:eastAsia="zh-CN"/>
        </w:rPr>
        <w:t xml:space="preserve">optimized. </w:t>
      </w:r>
      <w:r w:rsidR="003021AF">
        <w:rPr>
          <w:rFonts w:cs="Times New Roman"/>
          <w:szCs w:val="24"/>
          <w:lang w:eastAsia="zh-CN"/>
        </w:rPr>
        <w:t>This can be a problem,</w:t>
      </w:r>
      <w:r w:rsidR="00A73515">
        <w:rPr>
          <w:rFonts w:cs="Times New Roman"/>
          <w:szCs w:val="24"/>
          <w:lang w:eastAsia="zh-CN"/>
        </w:rPr>
        <w:t xml:space="preserve"> especially when </w:t>
      </w:r>
      <w:r w:rsidR="0025665F">
        <w:rPr>
          <w:rFonts w:cs="Times New Roman"/>
          <w:szCs w:val="24"/>
          <w:lang w:eastAsia="zh-CN"/>
        </w:rPr>
        <w:t xml:space="preserve">the </w:t>
      </w:r>
      <w:r w:rsidR="00A345DF">
        <w:rPr>
          <w:rFonts w:cs="Times New Roman"/>
          <w:szCs w:val="24"/>
          <w:lang w:eastAsia="zh-CN"/>
        </w:rPr>
        <w:t xml:space="preserve">available </w:t>
      </w:r>
      <w:r w:rsidR="001D746C">
        <w:rPr>
          <w:rFonts w:cs="Times New Roman"/>
          <w:szCs w:val="24"/>
          <w:lang w:eastAsia="zh-CN"/>
        </w:rPr>
        <w:t>optimization</w:t>
      </w:r>
      <w:r w:rsidR="002053F7">
        <w:rPr>
          <w:rFonts w:cs="Times New Roman"/>
          <w:szCs w:val="24"/>
          <w:lang w:eastAsia="zh-CN"/>
        </w:rPr>
        <w:t xml:space="preserve"> </w:t>
      </w:r>
      <w:r w:rsidR="0025665F">
        <w:rPr>
          <w:rFonts w:cs="Times New Roman"/>
          <w:szCs w:val="24"/>
          <w:lang w:eastAsia="zh-CN"/>
        </w:rPr>
        <w:t>methods are not suitable for the system</w:t>
      </w:r>
      <w:r w:rsidR="00A345DF">
        <w:rPr>
          <w:rFonts w:cs="Times New Roman"/>
          <w:szCs w:val="24"/>
          <w:lang w:eastAsia="zh-CN"/>
        </w:rPr>
        <w:t>, or are very costly</w:t>
      </w:r>
      <w:r w:rsidR="00844F7A">
        <w:rPr>
          <w:rFonts w:cs="Times New Roman"/>
          <w:szCs w:val="24"/>
          <w:lang w:eastAsia="zh-CN"/>
        </w:rPr>
        <w:t xml:space="preserve">, or cannot be </w:t>
      </w:r>
      <w:r w:rsidR="00191968">
        <w:rPr>
          <w:rFonts w:cs="Times New Roman"/>
          <w:szCs w:val="24"/>
          <w:lang w:eastAsia="zh-CN"/>
        </w:rPr>
        <w:t>integrated</w:t>
      </w:r>
      <w:r w:rsidR="002053F7">
        <w:rPr>
          <w:rFonts w:cs="Times New Roman"/>
          <w:szCs w:val="24"/>
          <w:lang w:eastAsia="zh-CN"/>
        </w:rPr>
        <w:t xml:space="preserve">.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1479E9">
        <w:rPr>
          <w:rFonts w:cs="Times New Roman"/>
          <w:szCs w:val="24"/>
          <w:lang w:eastAsia="zh-CN"/>
        </w:rPr>
        <w:t xml:space="preserve">(specifically, </w:t>
      </w:r>
      <w:r w:rsidR="001479E9" w:rsidRPr="007302CC">
        <w:rPr>
          <w:rFonts w:cs="Times New Roman"/>
          <w:szCs w:val="24"/>
          <w:lang w:eastAsia="zh-CN"/>
        </w:rPr>
        <w:t>heterogeneity</w:t>
      </w:r>
      <w:r w:rsidR="001479E9">
        <w:rPr>
          <w:rFonts w:cs="Times New Roman"/>
          <w:szCs w:val="24"/>
          <w:lang w:eastAsia="zh-CN"/>
        </w:rPr>
        <w:t xml:space="preserve"> and untargeted attack)</w:t>
      </w:r>
      <w:r w:rsidR="00CC2DA5">
        <w:rPr>
          <w:rFonts w:cs="Times New Roman"/>
          <w:szCs w:val="24"/>
          <w:lang w:eastAsia="zh-CN"/>
        </w:rPr>
        <w:t xml:space="preserve">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CA50FB">
        <w:rPr>
          <w:rFonts w:cs="Times New Roman"/>
          <w:szCs w:val="24"/>
          <w:lang w:eastAsia="zh-CN"/>
        </w:rPr>
        <w:t xml:space="preserve"> in different distributions</w:t>
      </w:r>
      <w:r w:rsidR="00251B63">
        <w:rPr>
          <w:rFonts w:cs="Times New Roman"/>
          <w:szCs w:val="24"/>
          <w:lang w:eastAsia="zh-CN"/>
        </w:rPr>
        <w:t xml:space="preserve">. </w:t>
      </w:r>
      <w:r w:rsidR="005214D7">
        <w:rPr>
          <w:rFonts w:cs="Times New Roman"/>
          <w:szCs w:val="24"/>
          <w:lang w:eastAsia="zh-CN"/>
        </w:rPr>
        <w:t xml:space="preserve">We hope </w:t>
      </w:r>
      <w:r w:rsidR="00D4501F">
        <w:rPr>
          <w:rFonts w:cs="Times New Roman"/>
          <w:szCs w:val="24"/>
          <w:lang w:eastAsia="zh-CN"/>
        </w:rPr>
        <w:t>the result</w:t>
      </w:r>
      <w:r w:rsidR="005214D7">
        <w:rPr>
          <w:rFonts w:cs="Times New Roman"/>
          <w:szCs w:val="24"/>
          <w:lang w:eastAsia="zh-CN"/>
        </w:rPr>
        <w:t xml:space="preserve">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w:t>
      </w:r>
      <w:r w:rsidR="00263B1D">
        <w:rPr>
          <w:rFonts w:cs="Times New Roman"/>
          <w:szCs w:val="24"/>
          <w:lang w:eastAsia="zh-CN"/>
        </w:rPr>
        <w:t>attempt</w:t>
      </w:r>
      <w:r w:rsidR="005214D7">
        <w:rPr>
          <w:rFonts w:cs="Times New Roman"/>
          <w:szCs w:val="24"/>
          <w:lang w:eastAsia="zh-CN"/>
        </w:rPr>
        <w:t xml:space="preserve"> federated </w:t>
      </w:r>
      <w:r w:rsidR="00263B1D">
        <w:rPr>
          <w:rFonts w:cs="Times New Roman"/>
          <w:szCs w:val="24"/>
          <w:lang w:eastAsia="zh-CN"/>
        </w:rPr>
        <w:t>settings</w:t>
      </w:r>
      <w:r w:rsidR="005214D7">
        <w:rPr>
          <w:rFonts w:cs="Times New Roman"/>
          <w:szCs w:val="24"/>
          <w:lang w:eastAsia="zh-CN"/>
        </w:rPr>
        <w:t xml:space="preserve">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5" w:name="_Toc47372994"/>
      <w:r w:rsidRPr="002E357C">
        <w:rPr>
          <w:szCs w:val="28"/>
        </w:rPr>
        <w:t>Federated Frameworks</w:t>
      </w:r>
      <w:bookmarkEnd w:id="5"/>
    </w:p>
    <w:p w14:paraId="47C2ACE7" w14:textId="0647B504"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imulation functions are available. </w:t>
      </w:r>
    </w:p>
    <w:p w14:paraId="720B5742" w14:textId="2D126088"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r w:rsidR="003D33AF">
        <w:rPr>
          <w:rFonts w:cs="Times New Roman"/>
          <w:szCs w:val="24"/>
        </w:rPr>
        <w:t xml:space="preserve">Meanwhile, more functions are under construction. </w:t>
      </w:r>
    </w:p>
    <w:p w14:paraId="350DFC3A" w14:textId="4985AC1E" w:rsidR="00AF6428" w:rsidRDefault="00AF6428" w:rsidP="00B13C51">
      <w:pPr>
        <w:rPr>
          <w:rFonts w:cs="Times New Roman"/>
          <w:szCs w:val="24"/>
        </w:rPr>
      </w:pPr>
      <w:r w:rsidRPr="00C021E6">
        <w:rPr>
          <w:rFonts w:cs="Times New Roman"/>
          <w:szCs w:val="24"/>
        </w:rPr>
        <w:t xml:space="preserve">In federated </w:t>
      </w:r>
      <w:r>
        <w:rPr>
          <w:rFonts w:cs="Times New Roman"/>
          <w:szCs w:val="24"/>
        </w:rPr>
        <w:t>frameworks</w:t>
      </w:r>
      <w:r w:rsidRPr="00C021E6">
        <w:rPr>
          <w:rFonts w:cs="Times New Roman"/>
          <w:szCs w:val="24"/>
        </w:rPr>
        <w:t xml:space="preserve">,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6" w:name="_Toc47372995"/>
      <w:r>
        <w:rPr>
          <w:rFonts w:hint="eastAsia"/>
          <w:lang w:eastAsia="zh-CN"/>
        </w:rPr>
        <w:t>F</w:t>
      </w:r>
      <w:r>
        <w:rPr>
          <w:lang w:eastAsia="zh-CN"/>
        </w:rPr>
        <w:t>uture in Biological Fields</w:t>
      </w:r>
      <w:bookmarkEnd w:id="6"/>
    </w:p>
    <w:p w14:paraId="14FCE048" w14:textId="18E0C5FB" w:rsidR="00D35AA0" w:rsidRDefault="00247F69" w:rsidP="00247F69">
      <w:pPr>
        <w:rPr>
          <w:rFonts w:cs="Times New Roman"/>
          <w:szCs w:val="24"/>
        </w:rPr>
      </w:pPr>
      <w:r w:rsidRPr="00665068">
        <w:rPr>
          <w:rFonts w:cs="Times New Roman"/>
          <w:szCs w:val="24"/>
        </w:rPr>
        <w:t>A success</w:t>
      </w:r>
      <w:r>
        <w:rPr>
          <w:rFonts w:cs="Times New Roman"/>
          <w:szCs w:val="24"/>
        </w:rPr>
        <w:t>ful</w:t>
      </w:r>
      <w:r w:rsidRPr="00665068">
        <w:rPr>
          <w:rFonts w:cs="Times New Roman"/>
          <w:szCs w:val="24"/>
        </w:rPr>
        <w:t xml:space="preserve"> case of brain tumor segmentation in federated settings has been reported </w:t>
      </w:r>
      <w:r>
        <w:rPr>
          <w:rFonts w:cs="Times New Roman"/>
          <w:szCs w:val="24"/>
        </w:rPr>
        <w:t xml:space="preserve">in 2018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Pr>
          <w:rFonts w:cs="Times New Roman"/>
          <w:szCs w:val="24"/>
        </w:rPr>
        <w:t xml:space="preserve"> However, this work is done by computer scientists, not medical researchers. </w:t>
      </w:r>
      <w:r w:rsidR="00D35AA0">
        <w:rPr>
          <w:rFonts w:cs="Times New Roman"/>
          <w:szCs w:val="24"/>
        </w:rPr>
        <w:t xml:space="preserve">Federated learning contains </w:t>
      </w:r>
      <w:r w:rsidR="00D35AA0" w:rsidRPr="00D35AA0">
        <w:rPr>
          <w:rFonts w:cs="Times New Roman"/>
          <w:szCs w:val="24"/>
        </w:rPr>
        <w:t>interdisciplinary</w:t>
      </w:r>
      <w:r w:rsidR="00D35AA0">
        <w:rPr>
          <w:rFonts w:cs="Times New Roman"/>
          <w:szCs w:val="24"/>
        </w:rPr>
        <w:t xml:space="preserve"> problems from computer science fields, sometimes can be too complex from non-experts. </w:t>
      </w:r>
    </w:p>
    <w:p w14:paraId="006B2CCD" w14:textId="6FD84122" w:rsidR="00D35AA0" w:rsidRDefault="00D35AA0" w:rsidP="00B13C51">
      <w:pPr>
        <w:rPr>
          <w:rFonts w:cs="Times New Roman"/>
          <w:szCs w:val="24"/>
          <w:lang w:eastAsia="zh-CN"/>
        </w:rPr>
      </w:pPr>
      <w:r>
        <w:rPr>
          <w:rFonts w:cs="Times New Roman" w:hint="eastAsia"/>
          <w:szCs w:val="24"/>
          <w:lang w:eastAsia="zh-CN"/>
        </w:rPr>
        <w:t>B</w:t>
      </w:r>
      <w:r>
        <w:rPr>
          <w:rFonts w:cs="Times New Roman"/>
          <w:szCs w:val="24"/>
          <w:lang w:eastAsia="zh-CN"/>
        </w:rPr>
        <w:t xml:space="preserve">ut we aware that many drug designers are now using deep learning techniques, which also sound like high-end computer science techniques a few years ago. The machine learning tools like TensorFlow and PyTorch are becoming </w:t>
      </w:r>
      <w:r w:rsidRPr="00ED5C60">
        <w:rPr>
          <w:rFonts w:cs="Times New Roman"/>
          <w:szCs w:val="24"/>
          <w:lang w:eastAsia="zh-CN"/>
        </w:rPr>
        <w:t>sophisticated and convenient</w:t>
      </w:r>
      <w:r>
        <w:rPr>
          <w:rFonts w:cs="Times New Roman"/>
          <w:szCs w:val="24"/>
          <w:lang w:eastAsia="zh-CN"/>
        </w:rPr>
        <w:t>, and are becoming much friendly to the beginners. Another field called a</w:t>
      </w:r>
      <w:r w:rsidR="009844BD" w:rsidRPr="009844BD">
        <w:rPr>
          <w:rFonts w:cs="Times New Roman"/>
          <w:szCs w:val="24"/>
          <w:lang w:eastAsia="zh-CN"/>
        </w:rPr>
        <w:t xml:space="preserve">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w:t>
      </w:r>
      <w:r w:rsidR="009844BD">
        <w:rPr>
          <w:rFonts w:cs="Times New Roman"/>
          <w:szCs w:val="24"/>
          <w:lang w:eastAsia="zh-CN"/>
        </w:rPr>
        <w:lastRenderedPageBreak/>
        <w:t xml:space="preserve">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4D80BDB8" w14:textId="1B41E3AB" w:rsidR="00AD399F"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352831">
        <w:rPr>
          <w:rFonts w:cs="Times New Roman"/>
          <w:szCs w:val="24"/>
          <w:lang w:eastAsia="zh-CN"/>
        </w:rPr>
        <w:t xml:space="preserve">There are already </w:t>
      </w:r>
      <w:r w:rsidR="006456D1">
        <w:rPr>
          <w:rFonts w:cs="Times New Roman"/>
          <w:szCs w:val="24"/>
          <w:lang w:eastAsia="zh-CN"/>
        </w:rPr>
        <w:t xml:space="preserve">attempts to apply </w:t>
      </w:r>
      <w:r w:rsidR="006456D1" w:rsidRPr="00352831">
        <w:rPr>
          <w:rFonts w:cs="Times New Roman"/>
          <w:szCs w:val="24"/>
          <w:lang w:eastAsia="zh-CN"/>
        </w:rPr>
        <w:t>Auto</w:t>
      </w:r>
      <w:r w:rsidR="00352831">
        <w:rPr>
          <w:rFonts w:cs="Times New Roman"/>
          <w:szCs w:val="24"/>
          <w:lang w:eastAsia="zh-CN"/>
        </w:rPr>
        <w:t>ML</w:t>
      </w:r>
      <w:r w:rsidR="006456D1" w:rsidRPr="00352831">
        <w:rPr>
          <w:rFonts w:cs="Times New Roman"/>
          <w:szCs w:val="24"/>
          <w:lang w:eastAsia="zh-CN"/>
        </w:rPr>
        <w:t xml:space="preserve"> </w:t>
      </w:r>
      <w:r w:rsidR="00352831">
        <w:rPr>
          <w:rFonts w:cs="Times New Roman"/>
          <w:szCs w:val="24"/>
          <w:lang w:eastAsia="zh-CN"/>
        </w:rPr>
        <w:t>in a federated way, typically the federated</w:t>
      </w:r>
      <w:r w:rsidR="006456D1" w:rsidRPr="00352831">
        <w:rPr>
          <w:rFonts w:cs="Times New Roman"/>
          <w:szCs w:val="24"/>
          <w:lang w:eastAsia="zh-CN"/>
        </w:rPr>
        <w:t xml:space="preserve"> Neural Architecture Search</w:t>
      </w:r>
      <w:r w:rsidR="00212E28">
        <w:rPr>
          <w:rFonts w:cs="Times New Roman"/>
          <w:szCs w:val="24"/>
          <w:lang w:eastAsia="zh-CN"/>
        </w:rPr>
        <w:t xml:space="preserve"> </w:t>
      </w:r>
      <w:r w:rsidR="00212E28">
        <w:rPr>
          <w:rFonts w:cs="Times New Roman"/>
          <w:szCs w:val="24"/>
          <w:lang w:eastAsia="zh-CN"/>
        </w:rPr>
        <w:fldChar w:fldCharType="begin"/>
      </w:r>
      <w:r w:rsidR="00212E28">
        <w:rPr>
          <w:rFonts w:cs="Times New Roman"/>
          <w:szCs w:val="24"/>
          <w:lang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sidR="00212E28">
        <w:rPr>
          <w:rFonts w:cs="Times New Roman"/>
          <w:szCs w:val="24"/>
          <w:lang w:eastAsia="zh-CN"/>
        </w:rPr>
        <w:fldChar w:fldCharType="separate"/>
      </w:r>
      <w:r w:rsidR="00212E28" w:rsidRPr="00212E28">
        <w:rPr>
          <w:rFonts w:cs="Times New Roman"/>
          <w:szCs w:val="24"/>
        </w:rPr>
        <w:t xml:space="preserve">(He Chaoyang </w:t>
      </w:r>
      <w:r w:rsidR="00212E28" w:rsidRPr="00212E28">
        <w:rPr>
          <w:rFonts w:cs="Times New Roman"/>
          <w:i/>
          <w:iCs/>
          <w:szCs w:val="24"/>
        </w:rPr>
        <w:t>et al.</w:t>
      </w:r>
      <w:r w:rsidR="00212E28" w:rsidRPr="00212E28">
        <w:rPr>
          <w:rFonts w:cs="Times New Roman"/>
          <w:szCs w:val="24"/>
        </w:rPr>
        <w:t xml:space="preserve"> 2020, Xu </w:t>
      </w:r>
      <w:r w:rsidR="00212E28" w:rsidRPr="00212E28">
        <w:rPr>
          <w:rFonts w:cs="Times New Roman"/>
          <w:i/>
          <w:iCs/>
          <w:szCs w:val="24"/>
        </w:rPr>
        <w:t>et al.</w:t>
      </w:r>
      <w:r w:rsidR="00212E28" w:rsidRPr="00212E28">
        <w:rPr>
          <w:rFonts w:cs="Times New Roman"/>
          <w:szCs w:val="24"/>
        </w:rPr>
        <w:t xml:space="preserve"> 2020)</w:t>
      </w:r>
      <w:r w:rsidR="00212E28">
        <w:rPr>
          <w:rFonts w:cs="Times New Roman"/>
          <w:szCs w:val="24"/>
          <w:lang w:eastAsia="zh-CN"/>
        </w:rPr>
        <w:fldChar w:fldCharType="end"/>
      </w:r>
      <w:r w:rsidR="00352831">
        <w:rPr>
          <w:rFonts w:cs="Times New Roman"/>
          <w:szCs w:val="24"/>
          <w:lang w:eastAsia="zh-CN"/>
        </w:rPr>
        <w:t>.</w:t>
      </w:r>
      <w:r w:rsidR="009C5E17">
        <w:rPr>
          <w:rFonts w:cs="Times New Roman" w:hint="eastAsia"/>
          <w:szCs w:val="24"/>
          <w:lang w:eastAsia="zh-CN"/>
        </w:rPr>
        <w:t xml:space="preserve">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4787AB88" w14:textId="77777777" w:rsidR="00180F76" w:rsidRDefault="00180F76" w:rsidP="00180F76">
      <w:pPr>
        <w:pStyle w:val="1"/>
      </w:pPr>
      <w:r>
        <w:t>Numerical Experiments</w:t>
      </w:r>
    </w:p>
    <w:p w14:paraId="49C7E62C" w14:textId="43765F02" w:rsidR="00180F76" w:rsidRDefault="00180F76" w:rsidP="0018244D">
      <w:pPr>
        <w:rPr>
          <w:rFonts w:cs="Times New Roman"/>
          <w:szCs w:val="24"/>
          <w:lang w:eastAsia="zh-CN"/>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Pr>
          <w:rFonts w:cs="Times New Roman"/>
          <w:szCs w:val="24"/>
        </w:rPr>
        <w:t xml:space="preserve">. </w:t>
      </w:r>
      <w:r w:rsidRPr="00C021E6">
        <w:rPr>
          <w:rFonts w:cs="Times New Roman"/>
          <w:szCs w:val="24"/>
        </w:rPr>
        <w:t>The model</w:t>
      </w:r>
      <w:r>
        <w:rPr>
          <w:rFonts w:cs="Times New Roman"/>
          <w:szCs w:val="24"/>
        </w:rPr>
        <w:t xml:space="preserve"> architechure</w:t>
      </w:r>
      <w:r w:rsidRPr="00C021E6">
        <w:rPr>
          <w:rFonts w:cs="Times New Roman"/>
          <w:szCs w:val="24"/>
        </w:rPr>
        <w:t xml:space="preserve"> </w:t>
      </w:r>
      <w:r>
        <w:rPr>
          <w:rFonts w:cs="Times New Roman"/>
          <w:szCs w:val="24"/>
        </w:rPr>
        <w:t xml:space="preserve">are not the state of the art, but </w:t>
      </w:r>
      <w:r>
        <w:rPr>
          <w:rFonts w:cs="Times New Roman"/>
          <w:szCs w:val="24"/>
        </w:rPr>
        <w:t>it is</w:t>
      </w:r>
      <w:r>
        <w:rPr>
          <w:rFonts w:cs="Times New Roman"/>
          <w:szCs w:val="24"/>
        </w:rPr>
        <w:t xml:space="preserve"> sufficient for </w:t>
      </w:r>
      <w:r w:rsidRPr="00C021E6">
        <w:rPr>
          <w:rFonts w:cs="Times New Roman"/>
          <w:szCs w:val="24"/>
        </w:rPr>
        <w:t xml:space="preserve">testing </w:t>
      </w:r>
      <w:r>
        <w:rPr>
          <w:rFonts w:cs="Times New Roman"/>
          <w:szCs w:val="24"/>
        </w:rPr>
        <w:t xml:space="preserve">scenarios for </w:t>
      </w:r>
      <w:r w:rsidRPr="00C021E6">
        <w:rPr>
          <w:rFonts w:cs="Times New Roman"/>
          <w:szCs w:val="24"/>
        </w:rPr>
        <w:t>federated learning</w:t>
      </w:r>
      <w:r w:rsidRPr="007F5C53">
        <w:t xml:space="preserve"> </w:t>
      </w:r>
      <w:r>
        <w:rPr>
          <w:rFonts w:cs="Times New Roman"/>
          <w:szCs w:val="24"/>
        </w:rPr>
        <w:t>without</w:t>
      </w:r>
      <w:r w:rsidRPr="007F5C53">
        <w:rPr>
          <w:rFonts w:cs="Times New Roman"/>
          <w:szCs w:val="24"/>
        </w:rPr>
        <w:t xml:space="preserve"> loss of generality</w:t>
      </w:r>
      <w:r>
        <w:rPr>
          <w:rFonts w:cs="Times New Roman"/>
          <w:szCs w:val="24"/>
        </w:rPr>
        <w:t>.</w:t>
      </w:r>
    </w:p>
    <w:p w14:paraId="771DD116" w14:textId="2F279FE7" w:rsidR="00180F76" w:rsidRDefault="00180F76" w:rsidP="0018244D">
      <w:pPr>
        <w:rPr>
          <w:rFonts w:cs="Times New Roman"/>
          <w:szCs w:val="24"/>
          <w:lang w:eastAsia="zh-CN"/>
        </w:rPr>
      </w:pPr>
    </w:p>
    <w:p w14:paraId="1E2E2D7F" w14:textId="6C942D09" w:rsidR="00180F76" w:rsidRDefault="00180F76" w:rsidP="0018244D">
      <w:pPr>
        <w:rPr>
          <w:rFonts w:cs="Times New Roman"/>
          <w:szCs w:val="24"/>
          <w:lang w:eastAsia="zh-CN"/>
        </w:rPr>
      </w:pPr>
      <w:bookmarkStart w:id="7" w:name="_GoBack"/>
      <w:bookmarkEnd w:id="7"/>
    </w:p>
    <w:p w14:paraId="6E3D6C86" w14:textId="77777777" w:rsidR="00180F76" w:rsidRPr="00180F76" w:rsidRDefault="00180F76" w:rsidP="0018244D">
      <w:pPr>
        <w:rPr>
          <w:rFonts w:cs="Times New Roman" w:hint="eastAsia"/>
          <w:szCs w:val="24"/>
          <w:lang w:eastAsia="zh-CN"/>
        </w:rPr>
      </w:pPr>
    </w:p>
    <w:p w14:paraId="6E9FC2F4" w14:textId="00170A2E" w:rsidR="00A40554" w:rsidRPr="007A0ADF" w:rsidRDefault="007A0ADF" w:rsidP="007A0ADF">
      <w:pPr>
        <w:pStyle w:val="1"/>
        <w:rPr>
          <w:rFonts w:eastAsia="宋体"/>
          <w:lang w:val="en-GB" w:eastAsia="zh-CN"/>
        </w:rPr>
      </w:pPr>
      <w:bookmarkStart w:id="8" w:name="_Toc47372996"/>
      <w:r>
        <w:rPr>
          <w:rFonts w:eastAsia="宋体" w:hint="eastAsia"/>
          <w:lang w:val="en-GB" w:eastAsia="zh-CN"/>
        </w:rPr>
        <w:t>D</w:t>
      </w:r>
      <w:r>
        <w:rPr>
          <w:rFonts w:eastAsia="宋体"/>
          <w:lang w:val="en-GB" w:eastAsia="zh-CN"/>
        </w:rPr>
        <w:t>ataset and methods</w:t>
      </w:r>
      <w:bookmarkEnd w:id="8"/>
    </w:p>
    <w:p w14:paraId="36204F59" w14:textId="0BE45919" w:rsidR="00367894" w:rsidRPr="00C021E6" w:rsidRDefault="00367894" w:rsidP="008D178A">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sidR="009110CD">
        <w:rPr>
          <w:rFonts w:cs="Times New Roman"/>
          <w:szCs w:val="24"/>
        </w:rPr>
        <w:t xml:space="preserve"> and</w:t>
      </w:r>
      <w:r w:rsidRPr="00C021E6">
        <w:rPr>
          <w:rFonts w:cs="Times New Roman"/>
          <w:szCs w:val="24"/>
        </w:rPr>
        <w:t xml:space="preserv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models </w:t>
      </w:r>
      <w:r w:rsidR="000868D7">
        <w:rPr>
          <w:rFonts w:cs="Times New Roman"/>
          <w:szCs w:val="24"/>
        </w:rPr>
        <w:t>are</w:t>
      </w:r>
      <w:r w:rsidR="008D178A">
        <w:rPr>
          <w:rFonts w:cs="Times New Roman"/>
          <w:szCs w:val="24"/>
        </w:rPr>
        <w:t xml:space="preserve"> not </w:t>
      </w:r>
      <w:r w:rsidR="000868D7">
        <w:rPr>
          <w:rFonts w:cs="Times New Roman"/>
          <w:szCs w:val="24"/>
        </w:rPr>
        <w:t xml:space="preserve">the </w:t>
      </w:r>
      <w:r w:rsidR="008D178A">
        <w:rPr>
          <w:rFonts w:cs="Times New Roman"/>
          <w:szCs w:val="24"/>
        </w:rPr>
        <w:t>state</w:t>
      </w:r>
      <w:r w:rsidR="000868D7">
        <w:rPr>
          <w:rFonts w:cs="Times New Roman"/>
          <w:szCs w:val="24"/>
        </w:rPr>
        <w:t xml:space="preserve"> </w:t>
      </w:r>
      <w:r w:rsidR="008D178A">
        <w:rPr>
          <w:rFonts w:cs="Times New Roman"/>
          <w:szCs w:val="24"/>
        </w:rPr>
        <w:t>of</w:t>
      </w:r>
      <w:r w:rsidR="000868D7">
        <w:rPr>
          <w:rFonts w:cs="Times New Roman"/>
          <w:szCs w:val="24"/>
        </w:rPr>
        <w:t xml:space="preserve"> </w:t>
      </w:r>
      <w:r w:rsidR="008D178A">
        <w:rPr>
          <w:rFonts w:cs="Times New Roman"/>
          <w:szCs w:val="24"/>
        </w:rPr>
        <w:t>the</w:t>
      </w:r>
      <w:r w:rsidR="000868D7">
        <w:rPr>
          <w:rFonts w:cs="Times New Roman"/>
          <w:szCs w:val="24"/>
        </w:rPr>
        <w:t xml:space="preserve"> </w:t>
      </w:r>
      <w:r w:rsidR="008D178A">
        <w:rPr>
          <w:rFonts w:cs="Times New Roman"/>
          <w:szCs w:val="24"/>
        </w:rPr>
        <w:t xml:space="preserve">art, but they are sufficient for </w:t>
      </w:r>
      <w:r w:rsidRPr="00C021E6">
        <w:rPr>
          <w:rFonts w:cs="Times New Roman"/>
          <w:szCs w:val="24"/>
        </w:rPr>
        <w:t xml:space="preserve">testing </w:t>
      </w:r>
      <w:r w:rsidR="00B06024">
        <w:rPr>
          <w:rFonts w:cs="Times New Roman"/>
          <w:szCs w:val="24"/>
        </w:rPr>
        <w:t xml:space="preserve">scenarios for </w:t>
      </w:r>
      <w:r w:rsidRPr="00C021E6">
        <w:rPr>
          <w:rFonts w:cs="Times New Roman"/>
          <w:szCs w:val="24"/>
        </w:rPr>
        <w:t>federated learning</w:t>
      </w:r>
      <w:r w:rsidR="007F5C53" w:rsidRPr="007F5C53">
        <w:t xml:space="preserve"> </w:t>
      </w:r>
      <w:r w:rsidR="007F5C53">
        <w:rPr>
          <w:rFonts w:cs="Times New Roman"/>
          <w:szCs w:val="24"/>
        </w:rPr>
        <w:t>without</w:t>
      </w:r>
      <w:r w:rsidR="007F5C53" w:rsidRPr="007F5C53">
        <w:rPr>
          <w:rFonts w:cs="Times New Roman"/>
          <w:szCs w:val="24"/>
        </w:rPr>
        <w:t xml:space="preserve"> loss of generality</w:t>
      </w:r>
      <w:r w:rsidR="00B06024">
        <w:rPr>
          <w:rFonts w:cs="Times New Roman"/>
          <w:szCs w:val="24"/>
        </w:rPr>
        <w:t>.</w:t>
      </w:r>
    </w:p>
    <w:p w14:paraId="3A869F7B" w14:textId="500C13CD" w:rsidR="006042FD" w:rsidRPr="007B4A1F" w:rsidRDefault="001728DA" w:rsidP="00A40554">
      <w:r>
        <w:rPr>
          <w:rFonts w:cs="Times New Roman"/>
          <w:szCs w:val="24"/>
        </w:rPr>
        <w:t>Most</w:t>
      </w:r>
      <w:r w:rsidR="00367894" w:rsidRPr="00C021E6">
        <w:rPr>
          <w:rFonts w:cs="Times New Roman"/>
          <w:szCs w:val="24"/>
        </w:rPr>
        <w:t xml:space="preserve"> simulation task</w:t>
      </w:r>
      <w:r>
        <w:rPr>
          <w:rFonts w:cs="Times New Roman"/>
          <w:szCs w:val="24"/>
        </w:rPr>
        <w:t>s</w:t>
      </w:r>
      <w:r w:rsidR="00367894" w:rsidRPr="00C021E6">
        <w:rPr>
          <w:rFonts w:cs="Times New Roman"/>
          <w:szCs w:val="24"/>
        </w:rPr>
        <w:t xml:space="preserve"> </w:t>
      </w:r>
      <w:r w:rsidR="00E57417">
        <w:rPr>
          <w:rFonts w:cs="Times New Roman"/>
          <w:szCs w:val="24"/>
        </w:rPr>
        <w:t>are</w:t>
      </w:r>
      <w:r w:rsidR="00367894" w:rsidRPr="00C021E6">
        <w:rPr>
          <w:rFonts w:cs="Times New Roman"/>
          <w:szCs w:val="24"/>
        </w:rPr>
        <w:t xml:space="preserve"> tested for 1000 epochs (for centralized training) or global rounds (for federated learning) and the cloud implementation</w:t>
      </w:r>
      <w:r w:rsidR="00E57417">
        <w:rPr>
          <w:rFonts w:cs="Times New Roman"/>
          <w:szCs w:val="24"/>
        </w:rPr>
        <w:t>s</w:t>
      </w:r>
      <w:r w:rsidR="00367894" w:rsidRPr="00C021E6">
        <w:rPr>
          <w:rFonts w:cs="Times New Roman"/>
          <w:szCs w:val="24"/>
        </w:rPr>
        <w:t xml:space="preserve"> </w:t>
      </w:r>
      <w:r w:rsidR="00E57417">
        <w:rPr>
          <w:rFonts w:cs="Times New Roman"/>
          <w:szCs w:val="24"/>
        </w:rPr>
        <w:t>are</w:t>
      </w:r>
      <w:r w:rsidR="00367894" w:rsidRPr="00C021E6">
        <w:rPr>
          <w:rFonts w:cs="Times New Roman"/>
          <w:szCs w:val="24"/>
        </w:rPr>
        <w:t xml:space="preserve"> tested for 100 epochs/rounds. The code is written in Python3 and TensorFlow 2.0.1 is used.</w:t>
      </w:r>
      <w:r w:rsidR="007B4A1F">
        <w:rPr>
          <w:rFonts w:cs="Times New Roman"/>
          <w:szCs w:val="24"/>
        </w:rPr>
        <w:t xml:space="preserve"> </w:t>
      </w:r>
      <w:r w:rsidR="007B4A1F">
        <w:t>Due to the limit of time and computational resources, tests are not repeated.</w:t>
      </w:r>
    </w:p>
    <w:p w14:paraId="139AFE58" w14:textId="13EC4915" w:rsidR="001D3555" w:rsidRDefault="007623E6" w:rsidP="001D3555">
      <w:pPr>
        <w:pStyle w:val="2"/>
      </w:pPr>
      <w:bookmarkStart w:id="9" w:name="_Toc47372997"/>
      <w:bookmarkStart w:id="10" w:name="_Toc439084675"/>
      <w:r>
        <w:t>Numerical Experiments</w:t>
      </w:r>
      <w:bookmarkEnd w:id="9"/>
    </w:p>
    <w:p w14:paraId="2BBEEBB8" w14:textId="2AB08D4D" w:rsidR="001D3555" w:rsidRDefault="00B23AEB" w:rsidP="001D3555">
      <w:r>
        <w:t>D</w:t>
      </w:r>
      <w:r w:rsidR="006734C4">
        <w:t>ifferent scenarios in federated learning</w:t>
      </w:r>
      <w:r>
        <w:t xml:space="preserve"> are simulated</w:t>
      </w:r>
      <w:r w:rsidR="006734C4">
        <w:rPr>
          <w:rFonts w:hint="eastAsia"/>
        </w:rPr>
        <w:t xml:space="preserve"> </w:t>
      </w:r>
      <w:r w:rsidR="006734C4">
        <w:t xml:space="preserve">in this part. </w:t>
      </w:r>
      <w:r w:rsidR="0000755C">
        <w:t xml:space="preserve">CIFAR-10 dataset is used for simulation experiments. The </w:t>
      </w:r>
      <w:r w:rsidR="0064012B">
        <w:t>simulation task</w:t>
      </w:r>
      <w:r w:rsidR="0000755C">
        <w:t xml:space="preserve"> is to input images of size 32x32x3 and classify them into 10 categories. The model is provided by </w:t>
      </w:r>
      <w:r w:rsidR="0000755C" w:rsidRPr="00D225A4">
        <w:t xml:space="preserve">Mattias </w:t>
      </w:r>
      <w:r w:rsidR="0000755C" w:rsidRPr="00D225A4">
        <w:rPr>
          <w:rFonts w:hint="eastAsia"/>
        </w:rPr>
        <w:t>Å</w:t>
      </w:r>
      <w:r w:rsidR="0000755C" w:rsidRPr="00D225A4">
        <w:t>kesson</w:t>
      </w:r>
      <w:r w:rsidR="0000755C">
        <w:t xml:space="preserve"> from </w:t>
      </w:r>
      <w:r w:rsidR="0000755C" w:rsidRPr="00FE7703">
        <w:t xml:space="preserve">Scaleout </w:t>
      </w:r>
      <w:r w:rsidR="0000755C">
        <w:lastRenderedPageBreak/>
        <w:t>S</w:t>
      </w:r>
      <w:r w:rsidR="0000755C" w:rsidRPr="00FE7703">
        <w:t>ystems</w:t>
      </w:r>
      <w:r w:rsidR="0000755C">
        <w:t xml:space="preserve">. We apply the ADAM optimizer with the learning rate set to </w:t>
      </w:r>
      <w:r w:rsidR="00A601F4">
        <w:t>default</w:t>
      </w:r>
      <w:r w:rsidR="0021791E">
        <w:t xml:space="preserve"> </w:t>
      </w:r>
      <w:r w:rsidR="00A601F4">
        <w:t>(</w:t>
      </w:r>
      <w:r w:rsidR="0000755C">
        <w:t>1e-3</w:t>
      </w:r>
      <w:r w:rsidR="00A601F4">
        <w:t>)</w:t>
      </w:r>
      <w:r w:rsidR="0000755C">
        <w:t>. The batch size is set to 100 (or below 100 in tests with 4k dataset</w:t>
      </w:r>
      <w:r w:rsidR="00686D6E">
        <w:t>, depending on available computational resources</w:t>
      </w:r>
      <w:r w:rsidR="0000755C">
        <w:t xml:space="preserve">); the loss </w:t>
      </w:r>
      <w:r w:rsidR="00F143DE">
        <w:t>is</w:t>
      </w:r>
      <w:r w:rsidR="0000755C">
        <w:t xml:space="preserve"> calculated by </w:t>
      </w:r>
      <w:r w:rsidR="0000755C" w:rsidRPr="00AC334C">
        <w:t>categorical cross</w:t>
      </w:r>
      <w:r w:rsidR="0000755C">
        <w:t>-</w:t>
      </w:r>
      <w:r w:rsidR="0000755C" w:rsidRPr="00AC334C">
        <w:t>entropy</w:t>
      </w:r>
      <w:r w:rsidR="0000755C">
        <w:t xml:space="preserve">. </w:t>
      </w:r>
    </w:p>
    <w:p w14:paraId="6024A59E" w14:textId="1DAEC853" w:rsidR="00C97D94" w:rsidRPr="00695ECF" w:rsidRDefault="00C97D94" w:rsidP="00C97D94">
      <w:pPr>
        <w:pStyle w:val="3"/>
        <w:rPr>
          <w:lang w:val="en-GB"/>
        </w:rPr>
      </w:pPr>
      <w:bookmarkStart w:id="11" w:name="_Toc47372998"/>
      <w:r w:rsidRPr="00A20A7C">
        <w:t>CIFAR-10 dataset</w:t>
      </w:r>
      <w:bookmarkEnd w:id="11"/>
    </w:p>
    <w:p w14:paraId="29997A72" w14:textId="6748BF20" w:rsidR="00C20C0A" w:rsidRPr="00CE2C89" w:rsidRDefault="00C97D94" w:rsidP="00C97D94">
      <w:pPr>
        <w:rPr>
          <w:rFonts w:cs="Times New Roman"/>
          <w:szCs w:val="24"/>
        </w:rPr>
      </w:pPr>
      <w:r w:rsidRPr="00C021E6">
        <w:rPr>
          <w:rFonts w:cs="Times New Roman"/>
          <w:szCs w:val="24"/>
        </w:rPr>
        <w:t>The CIFAR-10 dataset consists of 50,000 training images and 10,000 testing images of 10 balanced classes, each image is in color format</w:t>
      </w:r>
      <w:r w:rsidR="00B71D3F">
        <w:rPr>
          <w:rFonts w:cs="Times New Roman"/>
          <w:szCs w:val="24"/>
        </w:rPr>
        <w:t xml:space="preserve"> (</w:t>
      </w:r>
      <w:r w:rsidR="006D4E7E">
        <w:rPr>
          <w:rFonts w:cs="Times New Roman"/>
          <w:szCs w:val="24"/>
        </w:rPr>
        <w:t xml:space="preserve">i.e. with </w:t>
      </w:r>
      <w:r w:rsidR="00B71D3F">
        <w:rPr>
          <w:rFonts w:cs="Times New Roman"/>
          <w:szCs w:val="24"/>
        </w:rPr>
        <w:t>3 channels)</w:t>
      </w:r>
      <w:r w:rsidRPr="00C021E6">
        <w:rPr>
          <w:rFonts w:cs="Times New Roman"/>
          <w:szCs w:val="24"/>
        </w:rPr>
        <w:t xml:space="preserve"> and the size is 32x32 </w:t>
      </w:r>
      <w:r w:rsidRPr="00C021E6">
        <w:rPr>
          <w:rFonts w:cs="Times New Roman"/>
          <w:color w:val="000000" w:themeColor="text1"/>
          <w:szCs w:val="24"/>
        </w:rPr>
        <w:t>pixels</w:t>
      </w:r>
      <w:r w:rsidRPr="00C021E6">
        <w:rPr>
          <w:rFonts w:cs="Times New Roman"/>
          <w:szCs w:val="24"/>
        </w:rPr>
        <w:t>.</w:t>
      </w:r>
      <w:r w:rsidR="00CE2C89">
        <w:rPr>
          <w:rFonts w:cs="Times New Roman" w:hint="eastAsia"/>
          <w:szCs w:val="24"/>
          <w:lang w:eastAsia="zh-CN"/>
        </w:rPr>
        <w:t xml:space="preserve"> </w:t>
      </w:r>
      <w:r w:rsidR="00D22EC5">
        <w:rPr>
          <w:rFonts w:cs="Times New Roman" w:hint="eastAsia"/>
          <w:lang w:val="en" w:eastAsia="zh-CN"/>
        </w:rPr>
        <w:t>T</w:t>
      </w:r>
      <w:r w:rsidR="00D22EC5">
        <w:rPr>
          <w:rFonts w:cs="Times New Roman"/>
          <w:lang w:val="en" w:eastAsia="zh-CN"/>
        </w:rPr>
        <w:t xml:space="preserve">he 10 classes are </w:t>
      </w:r>
      <w:r w:rsidR="00D22EC5" w:rsidRPr="00D22EC5">
        <w:rPr>
          <w:rFonts w:cs="Times New Roman"/>
          <w:lang w:val="en" w:eastAsia="zh-CN"/>
        </w:rPr>
        <w:t>airplane, automobile, bird, cat, deer, dog, frog, horse, ship</w:t>
      </w:r>
      <w:r w:rsidR="00083572">
        <w:rPr>
          <w:rFonts w:cs="Times New Roman"/>
          <w:lang w:val="en" w:eastAsia="zh-CN"/>
        </w:rPr>
        <w:t>,</w:t>
      </w:r>
      <w:r w:rsidR="00D22EC5" w:rsidRPr="00D22EC5">
        <w:rPr>
          <w:rFonts w:cs="Times New Roman"/>
          <w:lang w:val="en" w:eastAsia="zh-CN"/>
        </w:rPr>
        <w:t xml:space="preserve"> truck</w:t>
      </w:r>
      <w:r w:rsidR="00CB5D03">
        <w:rPr>
          <w:rFonts w:cs="Times New Roman"/>
          <w:lang w:val="en" w:eastAsia="zh-CN"/>
        </w:rPr>
        <w:t xml:space="preserve"> (labeled using </w:t>
      </w:r>
      <w:r w:rsidR="00FB322A">
        <w:rPr>
          <w:rFonts w:cs="Times New Roman"/>
          <w:lang w:val="en" w:eastAsia="zh-CN"/>
        </w:rPr>
        <w:t xml:space="preserve">10 </w:t>
      </w:r>
      <w:r w:rsidR="00CB5D03">
        <w:rPr>
          <w:rFonts w:cs="Times New Roman"/>
          <w:lang w:val="en" w:eastAsia="zh-CN"/>
        </w:rPr>
        <w:t>inte</w:t>
      </w:r>
      <w:r w:rsidR="00FB322A">
        <w:rPr>
          <w:rFonts w:cs="Times New Roman"/>
          <w:lang w:val="en" w:eastAsia="zh-CN"/>
        </w:rPr>
        <w:t>gers</w:t>
      </w:r>
      <w:r w:rsidR="00AA1913">
        <w:rPr>
          <w:rFonts w:cs="Times New Roman"/>
          <w:lang w:val="en" w:eastAsia="zh-CN"/>
        </w:rPr>
        <w:t>:</w:t>
      </w:r>
      <w:r w:rsidR="00FB322A">
        <w:rPr>
          <w:rFonts w:cs="Times New Roman"/>
          <w:lang w:val="en" w:eastAsia="zh-CN"/>
        </w:rPr>
        <w:t xml:space="preserve"> 0-9</w:t>
      </w:r>
      <w:r w:rsidR="00CB5D03">
        <w:rPr>
          <w:rFonts w:cs="Times New Roman"/>
          <w:lang w:val="en" w:eastAsia="zh-CN"/>
        </w:rPr>
        <w:t>)</w:t>
      </w:r>
      <w:r w:rsidR="00B40099">
        <w:rPr>
          <w:rFonts w:cs="Times New Roman"/>
          <w:lang w:val="en" w:eastAsia="zh-CN"/>
        </w:rPr>
        <w:t xml:space="preserve">. </w:t>
      </w:r>
      <w:r w:rsidR="00AA1913">
        <w:rPr>
          <w:rFonts w:cs="Times New Roman"/>
          <w:lang w:val="en" w:eastAsia="zh-CN"/>
        </w:rPr>
        <w:t>Example images and m</w:t>
      </w:r>
      <w:r w:rsidR="00A565FE">
        <w:rPr>
          <w:rFonts w:cs="Times New Roman"/>
          <w:lang w:val="en" w:eastAsia="zh-CN"/>
        </w:rPr>
        <w:t>ore details</w:t>
      </w:r>
      <w:r w:rsidR="00B40099">
        <w:rPr>
          <w:rFonts w:cs="Times New Roman"/>
          <w:lang w:val="en" w:eastAsia="zh-CN"/>
        </w:rPr>
        <w:t xml:space="preserve"> can be found on </w:t>
      </w:r>
      <w:r w:rsidR="00A565FE">
        <w:rPr>
          <w:rFonts w:cs="Times New Roman"/>
          <w:lang w:val="en" w:eastAsia="zh-CN"/>
        </w:rPr>
        <w:t>the</w:t>
      </w:r>
      <w:r w:rsidR="00B40099">
        <w:rPr>
          <w:rFonts w:cs="Times New Roman"/>
          <w:lang w:val="en" w:eastAsia="zh-CN"/>
        </w:rPr>
        <w:t xml:space="preserve"> </w:t>
      </w:r>
      <w:r w:rsidR="00C3501E" w:rsidRPr="00C021E6">
        <w:rPr>
          <w:rFonts w:cs="Times New Roman"/>
          <w:szCs w:val="24"/>
        </w:rPr>
        <w:t>CIFAR-10</w:t>
      </w:r>
      <w:r w:rsidR="00C3501E">
        <w:rPr>
          <w:rFonts w:cs="Times New Roman"/>
          <w:szCs w:val="24"/>
        </w:rPr>
        <w:t xml:space="preserve"> </w:t>
      </w:r>
      <w:r w:rsidR="00AA1913">
        <w:rPr>
          <w:rFonts w:cs="Times New Roman"/>
          <w:lang w:val="en" w:eastAsia="zh-CN"/>
        </w:rPr>
        <w:t xml:space="preserve">official </w:t>
      </w:r>
      <w:r w:rsidR="00B40099">
        <w:rPr>
          <w:rFonts w:cs="Times New Roman"/>
          <w:lang w:val="en" w:eastAsia="zh-CN"/>
        </w:rPr>
        <w:t>website (</w:t>
      </w:r>
      <w:hyperlink r:id="rId15" w:history="1">
        <w:r w:rsidR="00B40099" w:rsidRPr="00396321">
          <w:rPr>
            <w:rStyle w:val="a8"/>
            <w:rFonts w:cs="Times New Roman"/>
            <w:lang w:val="en" w:eastAsia="zh-CN"/>
          </w:rPr>
          <w:t>http://www.cs.toronto.edu/~kriz/cifar.html</w:t>
        </w:r>
      </w:hyperlink>
      <w:r w:rsidR="00B40099">
        <w:rPr>
          <w:rFonts w:cs="Times New Roman"/>
          <w:lang w:val="en" w:eastAsia="zh-CN"/>
        </w:rPr>
        <w:t xml:space="preserve">). </w:t>
      </w:r>
    </w:p>
    <w:p w14:paraId="2830002A" w14:textId="57539C12" w:rsidR="005C06E8" w:rsidRPr="00695ECF" w:rsidRDefault="001D3555" w:rsidP="005C06E8">
      <w:pPr>
        <w:pStyle w:val="3"/>
        <w:rPr>
          <w:lang w:val="en-GB"/>
        </w:rPr>
      </w:pPr>
      <w:bookmarkStart w:id="12" w:name="_Toc47372999"/>
      <w:bookmarkEnd w:id="10"/>
      <w:r w:rsidRPr="001D3555">
        <w:rPr>
          <w:lang w:val="en-GB"/>
        </w:rPr>
        <w:t>Simulation S</w:t>
      </w:r>
      <w:r w:rsidR="006C7782">
        <w:rPr>
          <w:lang w:val="en-GB"/>
        </w:rPr>
        <w:t>ettings</w:t>
      </w:r>
      <w:bookmarkEnd w:id="12"/>
    </w:p>
    <w:p w14:paraId="499BC2B5" w14:textId="17761345" w:rsidR="00547324" w:rsidRDefault="00547324" w:rsidP="00547324">
      <w:r>
        <w:t xml:space="preserve">One </w:t>
      </w:r>
      <w:r w:rsidR="007C54FB">
        <w:t xml:space="preserve">virtual </w:t>
      </w:r>
      <w:r>
        <w:t xml:space="preserve">central node and several </w:t>
      </w:r>
      <w:r w:rsidR="007C54FB">
        <w:t xml:space="preserve">virtual </w:t>
      </w:r>
      <w:r>
        <w:t>client nodes are involved in this simulation system</w:t>
      </w:r>
      <w:r w:rsidR="006F7467">
        <w:t xml:space="preserve">, simulation can be done locally </w:t>
      </w:r>
      <w:r w:rsidR="00740251">
        <w:t>using</w:t>
      </w:r>
      <w:r w:rsidR="006F7467">
        <w:t xml:space="preserve"> one machine</w:t>
      </w:r>
      <w:r>
        <w:t>. We assume no data or nodes will be dropped out from or added into the system during the entire training process.</w:t>
      </w:r>
      <w:r w:rsidR="001B65A8" w:rsidRPr="001B65A8">
        <w:t xml:space="preserve"> </w:t>
      </w:r>
      <w:r w:rsidR="00676808">
        <w:t>Subsets of CIFAR-10’s training part (4000 or 40000 samples</w:t>
      </w:r>
      <w:r w:rsidR="001938DE">
        <w:t>, shortened as ’4k dataset’ and ’40k dataset’</w:t>
      </w:r>
      <w:r w:rsidR="00676808">
        <w:t xml:space="preserve">) are used for training while </w:t>
      </w:r>
      <w:r w:rsidR="00676808" w:rsidRPr="00676808">
        <w:t xml:space="preserve">the whole evaluation part is used for testing (10000 samples). </w:t>
      </w:r>
      <w:r w:rsidR="001B65A8">
        <w:t>Client nodes are in equal size and samples from available classes within a node are balanced. By default, local epochs are set to 1</w:t>
      </w:r>
      <w:r w:rsidR="006C7782">
        <w:t>.</w:t>
      </w:r>
    </w:p>
    <w:p w14:paraId="778965F4" w14:textId="3CB4E1EB" w:rsidR="00547324" w:rsidRDefault="00547324" w:rsidP="00547324">
      <w:r>
        <w:t>When the system starts, the central node will initialize a model</w:t>
      </w:r>
      <w:r w:rsidR="002D158F">
        <w:t xml:space="preserve"> with randomized weights</w:t>
      </w:r>
      <w:r w:rsidR="00E874FC">
        <w:t xml:space="preserve"> (this is done automatically by the TensorFlow)</w:t>
      </w:r>
      <w:r>
        <w:t xml:space="preserve">. We apply </w:t>
      </w:r>
      <w:r w:rsidRPr="002C7659">
        <w:t>Federated Averaging</w:t>
      </w:r>
      <w:r>
        <w:t xml:space="preserve"> in this system, weighted by </w:t>
      </w:r>
      <w:r w:rsidR="00025D96">
        <w:t xml:space="preserve">the </w:t>
      </w:r>
      <w:r>
        <w:t xml:space="preserve">size of </w:t>
      </w:r>
      <w:r w:rsidR="00691C06">
        <w:t>each</w:t>
      </w:r>
      <w:r>
        <w:t xml:space="preserv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14D736D7" w:rsidR="00547324" w:rsidRDefault="00025D96" w:rsidP="00547324">
      <w:pPr>
        <w:pStyle w:val="a"/>
        <w:numPr>
          <w:ilvl w:val="0"/>
          <w:numId w:val="9"/>
        </w:numPr>
        <w:spacing w:after="160" w:line="300" w:lineRule="auto"/>
        <w:contextualSpacing w:val="0"/>
      </w:pPr>
      <w:r>
        <w:t>The c</w:t>
      </w:r>
      <w:r w:rsidR="00547324">
        <w:t>entral node aggregates the weights and evaluates the model.</w:t>
      </w:r>
    </w:p>
    <w:p w14:paraId="09CFCA16" w14:textId="38DE7C06" w:rsidR="001B65A8" w:rsidRDefault="00547324" w:rsidP="00091F1E">
      <w:r>
        <w:rPr>
          <w:rFonts w:hint="eastAsia"/>
        </w:rPr>
        <w:t>A</w:t>
      </w:r>
      <w:r>
        <w:t xml:space="preserve">fter </w:t>
      </w:r>
      <w:r w:rsidR="00025D96">
        <w:t xml:space="preserve">the </w:t>
      </w:r>
      <w:r>
        <w:t xml:space="preserve">simulation, we collect the evaluation results </w:t>
      </w:r>
      <w:r w:rsidR="00B71D3F">
        <w:t>from</w:t>
      </w:r>
      <w:r>
        <w:t xml:space="preserve"> </w:t>
      </w:r>
      <w:r w:rsidR="00025D96">
        <w:t xml:space="preserve">the </w:t>
      </w:r>
      <w:r>
        <w:t xml:space="preserve">central node as the overall testing history and average the </w:t>
      </w:r>
      <w:r w:rsidR="00B343C8">
        <w:t xml:space="preserve">client </w:t>
      </w:r>
      <w:r>
        <w:t>nodes</w:t>
      </w:r>
      <w:r w:rsidR="00B343C8">
        <w:t>’</w:t>
      </w:r>
      <w:r>
        <w:t xml:space="preserve"> training history as the overall training history. </w:t>
      </w:r>
    </w:p>
    <w:p w14:paraId="647228D6" w14:textId="590CF8FD" w:rsidR="00C845C2" w:rsidRDefault="00813233" w:rsidP="00091F1E">
      <w:r>
        <w:t>By default, t</w:t>
      </w:r>
      <w:r w:rsidR="00676808">
        <w:t>ests for each s</w:t>
      </w:r>
      <w:r w:rsidR="006C7782" w:rsidRPr="006C7782">
        <w:t xml:space="preserve">cenario are </w:t>
      </w:r>
      <w:r w:rsidR="00676808">
        <w:t>implemented</w:t>
      </w:r>
      <w:r w:rsidR="006C7782" w:rsidRPr="006C7782">
        <w:t xml:space="preserve"> </w:t>
      </w:r>
      <w:r w:rsidR="007063D5">
        <w:t xml:space="preserve">using the 4k dataset under </w:t>
      </w:r>
      <w:r w:rsidR="007063D5" w:rsidRPr="006C7782">
        <w:t>2 class, 5 class and IID circumstances</w:t>
      </w:r>
      <w:r w:rsidR="007063D5">
        <w:t xml:space="preserve"> or using the 40k dataset under </w:t>
      </w:r>
      <w:r w:rsidR="007063D5" w:rsidRPr="006C7782">
        <w:t>2 class,</w:t>
      </w:r>
      <w:r w:rsidR="007063D5">
        <w:t xml:space="preserve"> 3 class,</w:t>
      </w:r>
      <w:r w:rsidR="007063D5" w:rsidRPr="006C7782">
        <w:t xml:space="preserve"> 5 class and IID circumstances</w:t>
      </w:r>
      <w:r>
        <w:t xml:space="preserve"> (in the following text, if there’s no extra explanation, we use this default setting</w:t>
      </w:r>
      <w:r w:rsidR="002046C4">
        <w:t xml:space="preserve"> when mentioning ’4k dataset’ and ’40k dataset’</w:t>
      </w:r>
      <w:r>
        <w:t>)</w:t>
      </w:r>
      <w:r w:rsidR="007063D5">
        <w:t>.</w:t>
      </w:r>
      <w:r>
        <w:t xml:space="preserve"> </w:t>
      </w:r>
    </w:p>
    <w:p w14:paraId="24A7B3EF" w14:textId="2AD5BAF6" w:rsidR="007063D5" w:rsidRDefault="007063D5" w:rsidP="00091F1E">
      <w:r>
        <w:t xml:space="preserve">In most tests, we run the system for over 1000 global rounds, except for in </w:t>
      </w:r>
      <w:r w:rsidR="00AE764C">
        <w:t>pilot test</w:t>
      </w:r>
      <w:r w:rsidR="0026662E">
        <w:t>s (run for 500 epochs)</w:t>
      </w:r>
      <w:r w:rsidR="00AE764C">
        <w:t xml:space="preserve"> or in the</w:t>
      </w:r>
      <w:r w:rsidR="006A0BCE">
        <w:t xml:space="preserve"> part of </w:t>
      </w:r>
      <w:r>
        <w:t xml:space="preserve">sharing data (run for 200 epochs due to the </w:t>
      </w:r>
      <w:r w:rsidR="00813233">
        <w:t xml:space="preserve">high </w:t>
      </w:r>
      <w:r>
        <w:t xml:space="preserve">computational costs) or </w:t>
      </w:r>
      <w:r w:rsidR="00A30ED8">
        <w:t>several</w:t>
      </w:r>
      <w:r>
        <w:t xml:space="preserve"> tests using the 4k dataset (early</w:t>
      </w:r>
      <w:r w:rsidR="00FD201B">
        <w:t>-</w:t>
      </w:r>
      <w:r w:rsidRPr="006C7782">
        <w:t>stopping of 500 rounds has been applied</w:t>
      </w:r>
      <w:r>
        <w:t xml:space="preserve"> to</w:t>
      </w:r>
      <w:r w:rsidR="00FD201B" w:rsidRPr="00FD201B">
        <w:t xml:space="preserve"> </w:t>
      </w:r>
      <w:r w:rsidR="00FD201B">
        <w:t>tests using the 4k dataset</w:t>
      </w:r>
      <w:r>
        <w:t xml:space="preserve">). </w:t>
      </w:r>
    </w:p>
    <w:p w14:paraId="7D657BB2" w14:textId="0EBA2C6D" w:rsidR="001D3555" w:rsidRDefault="001D3555" w:rsidP="001D3555">
      <w:pPr>
        <w:pStyle w:val="3"/>
      </w:pPr>
      <w:bookmarkStart w:id="13" w:name="_Toc47373000"/>
      <w:r w:rsidRPr="001D3555">
        <w:lastRenderedPageBreak/>
        <w:t>Pilot Tests</w:t>
      </w:r>
      <w:bookmarkEnd w:id="13"/>
    </w:p>
    <w:p w14:paraId="68E9BD16" w14:textId="05EF2C7E" w:rsidR="00EC1A36" w:rsidRDefault="00E40D07" w:rsidP="00665F5D">
      <w:r w:rsidRPr="005F7C1F">
        <w:t xml:space="preserve">Each pilot test is </w:t>
      </w:r>
      <w:r w:rsidR="006C0DC3">
        <w:t>performed</w:t>
      </w:r>
      <w:r w:rsidRPr="005F7C1F">
        <w:t xml:space="preserve"> for 500 </w:t>
      </w:r>
      <w:r w:rsidR="006C0DC3">
        <w:t xml:space="preserve">global </w:t>
      </w:r>
      <w:r w:rsidRPr="005F7C1F">
        <w:t>epochs</w:t>
      </w:r>
      <w:r w:rsidR="00C845C2">
        <w:t>, and the tests are implemented in two aspects</w:t>
      </w:r>
      <w:r w:rsidR="005F7C1F" w:rsidRPr="005F7C1F">
        <w:t xml:space="preserve">. </w:t>
      </w:r>
      <w:r w:rsidR="00EC1A36">
        <w:t>From the first aspect</w:t>
      </w:r>
      <w:r w:rsidR="00C678E9">
        <w:t>, we perform the test under IID circumstances and use dataset</w:t>
      </w:r>
      <w:r w:rsidR="00121AF8">
        <w:t>s</w:t>
      </w:r>
      <w:r w:rsidR="00C678E9">
        <w:t xml:space="preserve"> of different sizes (i.e. 500, 600, 700, 800, 900, 1000, 1500, 2000, 3000, 4000, 8000, 40000).</w:t>
      </w:r>
    </w:p>
    <w:p w14:paraId="19DD0D50" w14:textId="6C433455" w:rsidR="00EC1A36" w:rsidRDefault="00EC1A36" w:rsidP="00665F5D">
      <w:r>
        <w:t>From the second aspect, we</w:t>
      </w:r>
      <w:r w:rsidRPr="00C678E9">
        <w:t xml:space="preserve"> </w:t>
      </w:r>
      <w:r>
        <w:t xml:space="preserve">perform the test with the 4k dataset under various non-IID or IID circumstances (i.e. 1-9 class non-IID, IID), since many previous works show that a non-IID training set can result in performance </w:t>
      </w:r>
      <w:r w:rsidRPr="006510FE">
        <w:t>degradation</w:t>
      </w:r>
      <w:r>
        <w:t xml:space="preserve"> in federated learning </w:t>
      </w:r>
      <w:r>
        <w:fldChar w:fldCharType="begin"/>
      </w:r>
      <w:r>
        <w:instrText xml:space="preserve"> ADDIN ZOTERO_ITEM CSL_CITATION {"citationID":"sSsD1LcE","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fldChar w:fldCharType="separate"/>
      </w:r>
      <w:r w:rsidRPr="00652E16">
        <w:rPr>
          <w:rFonts w:cs="Times New Roman"/>
          <w:szCs w:val="24"/>
        </w:rPr>
        <w:t xml:space="preserve">(Kairouz </w:t>
      </w:r>
      <w:r w:rsidRPr="00652E16">
        <w:rPr>
          <w:rFonts w:cs="Times New Roman"/>
          <w:i/>
          <w:iCs/>
          <w:szCs w:val="24"/>
        </w:rPr>
        <w:t>et al.</w:t>
      </w:r>
      <w:r w:rsidRPr="00652E16">
        <w:rPr>
          <w:rFonts w:cs="Times New Roman"/>
          <w:szCs w:val="24"/>
        </w:rPr>
        <w:t xml:space="preserve"> 2019)</w:t>
      </w:r>
      <w:r>
        <w:fldChar w:fldCharType="end"/>
      </w:r>
      <w:r>
        <w:t xml:space="preserve">. </w:t>
      </w:r>
      <w:r w:rsidRPr="00A3590A">
        <w:t xml:space="preserve">We </w:t>
      </w:r>
      <w:r>
        <w:t>present</w:t>
      </w:r>
      <w:r w:rsidRPr="00A3590A">
        <w:t xml:space="preserve"> the skew</w:t>
      </w:r>
      <w:r>
        <w:t>ness</w:t>
      </w:r>
      <w:r w:rsidRPr="00A3590A">
        <w:t xml:space="preserve"> in label distribution</w:t>
      </w:r>
      <w:r>
        <w:t xml:space="preserve"> simply</w:t>
      </w:r>
      <w:r w:rsidRPr="00A3590A">
        <w:t xml:space="preserve"> by </w:t>
      </w:r>
      <w:r w:rsidR="00F33CDD">
        <w:t>controlling</w:t>
      </w:r>
      <w:r>
        <w:t xml:space="preserve"> </w:t>
      </w:r>
      <w:r w:rsidRPr="00A3590A">
        <w:t>available classes in each node</w:t>
      </w:r>
      <w:r>
        <w:t xml:space="preserve"> (there is an example in the Appendix)</w:t>
      </w:r>
      <w:r w:rsidRPr="00A3590A">
        <w:t>.</w:t>
      </w:r>
    </w:p>
    <w:p w14:paraId="25752FA1" w14:textId="2BB6AB79" w:rsidR="00C845C2" w:rsidRPr="00121AF8" w:rsidRDefault="00121AF8" w:rsidP="00665F5D">
      <w:pPr>
        <w:rPr>
          <w:lang w:eastAsia="zh-CN"/>
        </w:rPr>
      </w:pPr>
      <w:r>
        <w:t xml:space="preserve">Based on pilot tests’ results we </w:t>
      </w:r>
      <w:r>
        <w:rPr>
          <w:rFonts w:hint="eastAsia"/>
          <w:lang w:eastAsia="zh-CN"/>
        </w:rPr>
        <w:t>d</w:t>
      </w:r>
      <w:r>
        <w:rPr>
          <w:lang w:eastAsia="zh-CN"/>
        </w:rPr>
        <w:t>ecide to implement the following simulations with both 4k and 40k dataset, under 2 class, 5 class and IID</w:t>
      </w:r>
      <w:r w:rsidRPr="00121AF8">
        <w:t xml:space="preserve"> </w:t>
      </w:r>
      <w:r>
        <w:t xml:space="preserve">circumstances. Later when we compare the results </w:t>
      </w:r>
      <w:r w:rsidR="00B94218">
        <w:t>using</w:t>
      </w:r>
      <w:r>
        <w:t xml:space="preserve"> 4k and 40k </w:t>
      </w:r>
      <w:r w:rsidR="00B94218">
        <w:t>datasets</w:t>
      </w:r>
      <w:r>
        <w:t xml:space="preserve"> an inverted trend under 2 class circumstances</w:t>
      </w:r>
      <w:r w:rsidR="00B43B13">
        <w:t xml:space="preserve"> is found</w:t>
      </w:r>
      <w:r>
        <w:t xml:space="preserve">. So that we add 3 class circumstances to testing with 40k dataset. </w:t>
      </w:r>
    </w:p>
    <w:p w14:paraId="013D49BE" w14:textId="3693F6D0" w:rsidR="001D3555" w:rsidRDefault="001D3555" w:rsidP="001D3555">
      <w:pPr>
        <w:pStyle w:val="3"/>
      </w:pPr>
      <w:bookmarkStart w:id="14" w:name="_Toc47373001"/>
      <w:r w:rsidRPr="001D3555">
        <w:t>Poisoning</w:t>
      </w:r>
      <w:bookmarkEnd w:id="14"/>
    </w:p>
    <w:p w14:paraId="2260F722" w14:textId="6EBF45F8" w:rsidR="006B002A" w:rsidRDefault="006B002A" w:rsidP="006B002A">
      <w:r>
        <w:t xml:space="preserve">We test this scenario where there is an </w:t>
      </w:r>
      <w:r w:rsidR="000B59ED">
        <w:t>anomaly</w:t>
      </w:r>
      <w:r>
        <w:t xml:space="preserve"> node that returns arbitrary weights at each global round</w:t>
      </w:r>
      <w:r w:rsidR="00287A4D">
        <w:t>, which is an untargeted attack</w:t>
      </w:r>
      <w:r>
        <w:t xml:space="preserve">. </w:t>
      </w:r>
      <w:r w:rsidR="00E61373">
        <w:t>When testing model poisoning, t</w:t>
      </w:r>
      <w:r w:rsidR="006E149E">
        <w:t xml:space="preserve">his is achieved by initializing a model in TensorFlow at each round and return </w:t>
      </w:r>
      <w:r w:rsidR="006020CD">
        <w:t xml:space="preserve">the </w:t>
      </w:r>
      <w:r w:rsidR="00CD4D09">
        <w:t>automatically</w:t>
      </w:r>
      <w:r w:rsidR="006020CD">
        <w:t xml:space="preserve"> initialized</w:t>
      </w:r>
      <w:r w:rsidR="006E149E">
        <w:t xml:space="preserve"> weight</w:t>
      </w:r>
      <w:r w:rsidR="006020CD">
        <w:t>s</w:t>
      </w:r>
      <w:r w:rsidR="006E149E">
        <w:t>.</w:t>
      </w:r>
      <w:r w:rsidR="00E61373">
        <w:t xml:space="preserve"> </w:t>
      </w:r>
      <w:r w:rsidR="00704E9A">
        <w:t>In the additional tests of</w:t>
      </w:r>
      <w:r w:rsidR="00E61373">
        <w:t xml:space="preserve"> data poisoning, this is achieved by training the </w:t>
      </w:r>
      <w:r w:rsidR="000B59ED">
        <w:t>anomaly</w:t>
      </w:r>
      <w:r w:rsidR="00E61373">
        <w:t xml:space="preserve"> node with the dataset in which all labels are shuffled. During the training process, w</w:t>
      </w:r>
      <w:r>
        <w:t>e split the training set to 10 nodes</w:t>
      </w:r>
      <w:r w:rsidR="002A5AA4">
        <w:t xml:space="preserve"> as usual</w:t>
      </w:r>
      <w:r>
        <w:t xml:space="preserve"> and added </w:t>
      </w:r>
      <w:r w:rsidR="006E149E">
        <w:t xml:space="preserve">in </w:t>
      </w:r>
      <w:r w:rsidR="00E55457">
        <w:t>an</w:t>
      </w:r>
      <w:r>
        <w:t xml:space="preserve"> </w:t>
      </w:r>
      <w:r w:rsidR="000B59ED">
        <w:t>anomaly</w:t>
      </w:r>
      <w:r>
        <w:t xml:space="preserve"> node. </w:t>
      </w:r>
    </w:p>
    <w:p w14:paraId="0AE914F7" w14:textId="60050F3F" w:rsidR="001D3555" w:rsidRPr="006B002A" w:rsidRDefault="006B002A" w:rsidP="001D3555">
      <w:r>
        <w:rPr>
          <w:rFonts w:hint="eastAsia"/>
        </w:rPr>
        <w:t>T</w:t>
      </w:r>
      <w:r>
        <w:t>est</w:t>
      </w:r>
      <w:r w:rsidR="000B59ED">
        <w:t>s</w:t>
      </w:r>
      <w:r>
        <w:t xml:space="preserve"> </w:t>
      </w:r>
      <w:r w:rsidR="0034268C">
        <w:t>for</w:t>
      </w:r>
      <w:r w:rsidR="000B59ED">
        <w:t xml:space="preserve"> model poisoning are</w:t>
      </w:r>
      <w:r>
        <w:t xml:space="preserve"> performed with </w:t>
      </w:r>
      <w:r w:rsidR="00466177">
        <w:t xml:space="preserve">both </w:t>
      </w:r>
      <w:r>
        <w:t>4k and 40k dataset</w:t>
      </w:r>
      <w:r w:rsidR="00E55457">
        <w:t xml:space="preserve">. </w:t>
      </w:r>
      <w:r w:rsidR="000B59ED" w:rsidRPr="000B59ED">
        <w:t xml:space="preserve">The </w:t>
      </w:r>
      <w:r w:rsidR="000B59ED">
        <w:t>anomaly</w:t>
      </w:r>
      <w:r w:rsidR="000B59ED" w:rsidRPr="000B59ED">
        <w:t xml:space="preserve"> node claims that its size is as large as a certain proportion of the total training set.</w:t>
      </w:r>
      <w:r w:rsidR="000B59ED">
        <w:t xml:space="preserve"> This </w:t>
      </w:r>
      <w:r w:rsidR="000B59ED" w:rsidRPr="000B59ED">
        <w:t>proportion</w:t>
      </w:r>
      <w:r w:rsidR="000B59ED">
        <w:t xml:space="preserve"> is 1% or 10% when using </w:t>
      </w:r>
      <w:r w:rsidR="0012687A">
        <w:t xml:space="preserve">the </w:t>
      </w:r>
      <w:r w:rsidR="000B59ED">
        <w:t xml:space="preserve">4k dataset, and is 1%, 3% or 10% when using </w:t>
      </w:r>
      <w:r w:rsidR="0012687A">
        <w:t xml:space="preserve">the </w:t>
      </w:r>
      <w:r w:rsidR="000B59ED">
        <w:t xml:space="preserve">40k dataset. </w:t>
      </w:r>
      <w:r w:rsidR="00E55457">
        <w:t>A</w:t>
      </w:r>
      <w:r>
        <w:t>ddition</w:t>
      </w:r>
      <w:r w:rsidR="001528B4">
        <w:t>al</w:t>
      </w:r>
      <w:r>
        <w:t xml:space="preserve"> tests of poisoning frequency</w:t>
      </w:r>
      <w:r w:rsidR="00F4746C">
        <w:t xml:space="preserve"> (i.e. </w:t>
      </w:r>
      <w:r w:rsidR="000B59ED">
        <w:t>anomaly</w:t>
      </w:r>
      <w:r w:rsidR="00F4746C">
        <w:t xml:space="preserve"> nodes upload weights by every n epoch)</w:t>
      </w:r>
      <w:r>
        <w:t xml:space="preserve"> and poisoning data are performed with </w:t>
      </w:r>
      <w:r w:rsidR="001528B4">
        <w:t xml:space="preserve">the </w:t>
      </w:r>
      <w:r>
        <w:t>40k dataset under IID condition.</w:t>
      </w:r>
    </w:p>
    <w:p w14:paraId="2742AD88" w14:textId="1569EC1B" w:rsidR="001D3555" w:rsidRDefault="0015792B" w:rsidP="001D3555">
      <w:pPr>
        <w:pStyle w:val="3"/>
      </w:pPr>
      <w:bookmarkStart w:id="15" w:name="_Toc47373002"/>
      <w:r>
        <w:t>Client Size</w:t>
      </w:r>
      <w:bookmarkEnd w:id="15"/>
    </w:p>
    <w:p w14:paraId="6D9D173A" w14:textId="557FC9CF" w:rsidR="001D3555" w:rsidRPr="006B002A" w:rsidRDefault="006B002A" w:rsidP="006B002A">
      <w:pPr>
        <w:tabs>
          <w:tab w:val="num" w:pos="720"/>
        </w:tabs>
      </w:pPr>
      <w:r>
        <w:rPr>
          <w:rFonts w:hint="eastAsia"/>
        </w:rPr>
        <w:t>I</w:t>
      </w:r>
      <w:r>
        <w:t>n some tests</w:t>
      </w:r>
      <w:r w:rsidR="001528B4">
        <w:t>,</w:t>
      </w:r>
      <w:r>
        <w:t xml:space="preserve"> we distribute our data to 10 clients, in other tests to 40 clients.</w:t>
      </w:r>
      <w:r w:rsidR="00DD2B90">
        <w:t xml:space="preserve"> This raise</w:t>
      </w:r>
      <w:r w:rsidR="0012687A">
        <w:t>s</w:t>
      </w:r>
      <w:r w:rsidR="00DD2B90">
        <w:t xml:space="preserve"> concern</w:t>
      </w:r>
      <w:r w:rsidR="0012687A">
        <w:t>s</w:t>
      </w:r>
      <w:r w:rsidR="00DD2B90">
        <w:t xml:space="preserve"> about the effect </w:t>
      </w:r>
      <w:r w:rsidR="00441FE6">
        <w:t>caused by</w:t>
      </w:r>
      <w:r w:rsidR="00DD2B90">
        <w:t xml:space="preserve"> the client size. </w:t>
      </w:r>
      <w:r>
        <w:t xml:space="preserve">In this scenario, we compare the training performance between </w:t>
      </w:r>
      <w:r w:rsidR="0003734C">
        <w:t>spli</w:t>
      </w:r>
      <w:r w:rsidR="00EE0C05">
        <w:t>t</w:t>
      </w:r>
      <w:r w:rsidR="0003734C">
        <w:t xml:space="preserve">ting the same amount of data to </w:t>
      </w:r>
      <w:r>
        <w:t>10 client</w:t>
      </w:r>
      <w:r w:rsidR="001528B4">
        <w:t>s</w:t>
      </w:r>
      <w:r>
        <w:t xml:space="preserve"> and 40 client cases. </w:t>
      </w:r>
      <w:r w:rsidR="00F65A3C">
        <w:rPr>
          <w:rFonts w:hint="eastAsia"/>
        </w:rPr>
        <w:t>T</w:t>
      </w:r>
      <w:r w:rsidR="00F65A3C">
        <w:t>esting is performed with both 4k and 40k dataset.</w:t>
      </w:r>
    </w:p>
    <w:p w14:paraId="4407F407" w14:textId="3E90F4F8" w:rsidR="001D3555" w:rsidRDefault="001D3555" w:rsidP="001D3555">
      <w:pPr>
        <w:pStyle w:val="3"/>
      </w:pPr>
      <w:bookmarkStart w:id="16" w:name="_Toc47373003"/>
      <w:r w:rsidRPr="001D3555">
        <w:t>Delayed Update</w:t>
      </w:r>
      <w:bookmarkEnd w:id="16"/>
    </w:p>
    <w:p w14:paraId="335EA8E8" w14:textId="72B77043" w:rsidR="006B002A" w:rsidRDefault="006B002A" w:rsidP="006B002A">
      <w:pPr>
        <w:tabs>
          <w:tab w:val="num" w:pos="720"/>
        </w:tabs>
      </w:pPr>
      <w:bookmarkStart w:id="17" w:name="_Hlk42074581"/>
      <w:r>
        <w:t xml:space="preserve">In this scenario, some nodes update at </w:t>
      </w:r>
      <w:r w:rsidR="001528B4">
        <w:t xml:space="preserve">a </w:t>
      </w:r>
      <w:r>
        <w:t>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73955204" w:rsidR="006B002A" w:rsidRDefault="00BE73BF" w:rsidP="0003147B">
      <w:pPr>
        <w:spacing w:after="160" w:line="300" w:lineRule="auto"/>
      </w:pPr>
      <w:r>
        <w:t>From</w:t>
      </w:r>
      <w:r w:rsidR="0003147B">
        <w:t xml:space="preserve"> the first aspect</w:t>
      </w:r>
      <w:r w:rsidR="001528B4">
        <w:t>,</w:t>
      </w:r>
      <w:r w:rsidR="0003147B">
        <w:t xml:space="preserve">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 xml:space="preserve">delayed, they load the </w:t>
      </w:r>
      <w:r w:rsidR="006B002A">
        <w:lastRenderedPageBreak/>
        <w:t>weights at global round n, and upload the weights at global round n+3. New weights won’t be loaded until current weights are uploaded.</w:t>
      </w:r>
      <w:r w:rsidR="00813FBB">
        <w:t xml:space="preserve"> </w:t>
      </w:r>
      <w:r w:rsidR="00813FBB" w:rsidRPr="00813FBB">
        <w:t>In later texts, we summarize the result to ’delay proportion’ of</w:t>
      </w:r>
      <w:r w:rsidR="00AD4992">
        <w:t xml:space="preserve"> </w:t>
      </w:r>
      <w:r w:rsidR="00813FBB" w:rsidRPr="00813FBB">
        <w:t>’0’, ’&lt;50’, ’50’ and ’&gt;50’.</w:t>
      </w:r>
      <w:r w:rsidR="00813FBB">
        <w:t xml:space="preserve"> </w:t>
      </w:r>
    </w:p>
    <w:p w14:paraId="5A12B352" w14:textId="6E7B6329" w:rsidR="001D3555" w:rsidRPr="006B002A" w:rsidRDefault="00BE73BF" w:rsidP="00BE73BF">
      <w:pPr>
        <w:tabs>
          <w:tab w:val="num" w:pos="720"/>
        </w:tabs>
        <w:spacing w:after="160" w:line="300" w:lineRule="auto"/>
      </w:pPr>
      <w:r>
        <w:t>From the secon</w:t>
      </w:r>
      <w:r w:rsidR="00256867">
        <w:t>d</w:t>
      </w:r>
      <w:r>
        <w:t xml:space="preserve"> aspect</w:t>
      </w:r>
      <w:r w:rsidR="001528B4">
        <w:t>,</w:t>
      </w:r>
      <w:r>
        <w:t xml:space="preserve"> we test various</w:t>
      </w:r>
      <w:r w:rsidR="006B002A">
        <w:t xml:space="preserve"> speed</w:t>
      </w:r>
      <w:r w:rsidR="00A95ACB">
        <w:t>s</w:t>
      </w:r>
      <w:r w:rsidR="006B002A">
        <w:t xml:space="preserve"> of delayed nodes</w:t>
      </w:r>
      <w:r w:rsidR="00DB0C56">
        <w:t>.</w:t>
      </w:r>
      <w:r w:rsidR="006B002A">
        <w:t xml:space="preserve"> 20% of </w:t>
      </w:r>
      <w:r w:rsidR="00D70AFC">
        <w:t xml:space="preserve">the </w:t>
      </w:r>
      <w:r w:rsidR="006B002A">
        <w:t xml:space="preserve">nodes </w:t>
      </w:r>
      <w:r w:rsidR="002C6D96">
        <w:t xml:space="preserve">are </w:t>
      </w:r>
      <w:r w:rsidR="006B002A">
        <w:t>delayed (with both 4k and 40k dataset), they load the weights at global round n, and upload the weights at global round n+3, n+12 or n+30. New weights won’t be loaded until current weights are uploaded.</w:t>
      </w:r>
      <w:r w:rsidR="00813FBB">
        <w:t xml:space="preserve"> </w:t>
      </w:r>
      <w:r w:rsidR="00AD4992" w:rsidRPr="00813FBB">
        <w:t xml:space="preserve">In later texts, we summarize the result to ’delay </w:t>
      </w:r>
      <w:r w:rsidR="00AD4992">
        <w:t>speed</w:t>
      </w:r>
      <w:r w:rsidR="00AD4992" w:rsidRPr="00813FBB">
        <w:t>’</w:t>
      </w:r>
      <w:r w:rsidR="00AD4992">
        <w:t xml:space="preserve"> in </w:t>
      </w:r>
      <w:r w:rsidR="00AD4992" w:rsidRPr="00813FBB">
        <w:t>’0’, ’</w:t>
      </w:r>
      <w:r w:rsidR="00AD4992">
        <w:t>3</w:t>
      </w:r>
      <w:r w:rsidR="00AD4992" w:rsidRPr="00813FBB">
        <w:t>’, ’</w:t>
      </w:r>
      <w:r w:rsidR="00AD4992">
        <w:t>12</w:t>
      </w:r>
      <w:r w:rsidR="00AD4992" w:rsidRPr="00813FBB">
        <w:t>’ and ’</w:t>
      </w:r>
      <w:r w:rsidR="00AD4992">
        <w:t>30</w:t>
      </w:r>
      <w:r w:rsidR="00AD4992" w:rsidRPr="00813FBB">
        <w:t>’.</w:t>
      </w:r>
      <w:r w:rsidR="00AD4992">
        <w:t xml:space="preserve"> Larger value in delay speed means the delayed nodes act in slower speed (i.e. more </w:t>
      </w:r>
      <w:r w:rsidR="00EC0E51">
        <w:t xml:space="preserve">serious </w:t>
      </w:r>
      <w:r w:rsidR="00AD4992">
        <w:t xml:space="preserve">postpone in uploading weights). </w:t>
      </w:r>
    </w:p>
    <w:p w14:paraId="13A98BA3" w14:textId="7FBC43BE" w:rsidR="001D3555" w:rsidRPr="001D3555" w:rsidRDefault="001D3555" w:rsidP="001D3555">
      <w:pPr>
        <w:pStyle w:val="3"/>
      </w:pPr>
      <w:bookmarkStart w:id="18" w:name="_Toc47373004"/>
      <w:bookmarkEnd w:id="17"/>
      <w:r w:rsidRPr="001D3555">
        <w:t>Shar</w:t>
      </w:r>
      <w:r w:rsidR="000540A3">
        <w:t>ing and Resampling</w:t>
      </w:r>
      <w:r w:rsidRPr="001D3555">
        <w:t xml:space="preserve"> </w:t>
      </w:r>
      <w:r w:rsidR="000540A3">
        <w:t>Data</w:t>
      </w:r>
      <w:bookmarkEnd w:id="18"/>
    </w:p>
    <w:p w14:paraId="76D1A7DB" w14:textId="4284B323" w:rsidR="00336C31" w:rsidRPr="00E31025" w:rsidRDefault="00A618B8" w:rsidP="00336C31">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 xml:space="preserve">1 class non-IID never behaves better than random since locally there will be </w:t>
      </w:r>
      <w:r w:rsidR="00D3162E" w:rsidRPr="00E31025">
        <w:rPr>
          <w:rFonts w:cs="Times New Roman"/>
          <w:szCs w:val="24"/>
        </w:rPr>
        <w:t>little</w:t>
      </w:r>
      <w:r w:rsidRPr="00E31025">
        <w:rPr>
          <w:rFonts w:cs="Times New Roman"/>
          <w:szCs w:val="24"/>
        </w:rPr>
        <w:t xml:space="preserve"> effective update. And in </w:t>
      </w:r>
      <w:r w:rsidR="0023299F" w:rsidRPr="00E31025">
        <w:rPr>
          <w:rFonts w:cs="Times New Roman"/>
          <w:szCs w:val="24"/>
        </w:rPr>
        <w:t>pilot</w:t>
      </w:r>
      <w:r w:rsidRPr="00E31025">
        <w:rPr>
          <w:rFonts w:cs="Times New Roman"/>
          <w:szCs w:val="24"/>
        </w:rPr>
        <w:t xml:space="preserve"> tests, other seriously non-IID datasets also shows a certain decrease in performance. </w:t>
      </w:r>
      <w:r w:rsidR="00DB2AF6" w:rsidRPr="00E31025">
        <w:rPr>
          <w:rFonts w:cs="Times New Roman"/>
          <w:szCs w:val="24"/>
        </w:rPr>
        <w:t>Previous r</w:t>
      </w:r>
      <w:r w:rsidR="00336C31" w:rsidRPr="00E31025">
        <w:rPr>
          <w:rFonts w:cs="Times New Roman"/>
          <w:szCs w:val="24"/>
        </w:rPr>
        <w:t xml:space="preserve">esearch </w:t>
      </w:r>
      <w:r w:rsidR="00DB2AF6" w:rsidRPr="00E31025">
        <w:rPr>
          <w:rFonts w:cs="Times New Roman"/>
          <w:szCs w:val="24"/>
        </w:rPr>
        <w:t xml:space="preserve">has </w:t>
      </w:r>
      <w:r w:rsidR="00336C31" w:rsidRPr="00E31025">
        <w:rPr>
          <w:rFonts w:cs="Times New Roman"/>
          <w:szCs w:val="24"/>
        </w:rPr>
        <w:t>suggest</w:t>
      </w:r>
      <w:r w:rsidR="00DB2AF6" w:rsidRPr="00E31025">
        <w:rPr>
          <w:rFonts w:cs="Times New Roman"/>
          <w:szCs w:val="24"/>
        </w:rPr>
        <w:t>ed</w:t>
      </w:r>
      <w:r w:rsidR="00336C31" w:rsidRPr="00E31025">
        <w:rPr>
          <w:rFonts w:cs="Times New Roman"/>
          <w:szCs w:val="24"/>
        </w:rPr>
        <w:t xml:space="preserve"> a data-sharing strategy that can improve training performance </w:t>
      </w:r>
      <w:r w:rsidR="000540A3" w:rsidRPr="00E31025">
        <w:rPr>
          <w:rFonts w:cs="Times New Roman"/>
          <w:szCs w:val="24"/>
        </w:rPr>
        <w:t>when using</w:t>
      </w:r>
      <w:r w:rsidR="00336C31" w:rsidRPr="00E31025">
        <w:rPr>
          <w:rFonts w:cs="Times New Roman"/>
          <w:szCs w:val="24"/>
        </w:rPr>
        <w:t xml:space="preserve"> 1 class non-IID data </w:t>
      </w:r>
      <w:r w:rsidR="00336C31" w:rsidRPr="00E31025">
        <w:rPr>
          <w:rFonts w:cs="Times New Roman"/>
          <w:szCs w:val="24"/>
        </w:rPr>
        <w:fldChar w:fldCharType="begin"/>
      </w:r>
      <w:r w:rsidR="00336C31"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336C31" w:rsidRPr="00E31025">
        <w:rPr>
          <w:rFonts w:cs="Times New Roman"/>
          <w:szCs w:val="24"/>
        </w:rPr>
        <w:fldChar w:fldCharType="separate"/>
      </w:r>
      <w:r w:rsidR="00336C31" w:rsidRPr="00E31025">
        <w:rPr>
          <w:rFonts w:eastAsia="等线" w:cs="Times New Roman"/>
          <w:szCs w:val="24"/>
        </w:rPr>
        <w:t xml:space="preserve">(Zhao </w:t>
      </w:r>
      <w:r w:rsidR="00336C31" w:rsidRPr="00E31025">
        <w:rPr>
          <w:rFonts w:eastAsia="等线" w:cs="Times New Roman"/>
          <w:i/>
          <w:iCs/>
          <w:szCs w:val="24"/>
        </w:rPr>
        <w:t>et al.</w:t>
      </w:r>
      <w:r w:rsidR="00336C31" w:rsidRPr="00E31025">
        <w:rPr>
          <w:rFonts w:eastAsia="等线" w:cs="Times New Roman"/>
          <w:szCs w:val="24"/>
        </w:rPr>
        <w:t xml:space="preserve"> 2018)</w:t>
      </w:r>
      <w:r w:rsidR="00336C31" w:rsidRPr="00E31025">
        <w:rPr>
          <w:rFonts w:cs="Times New Roman"/>
          <w:szCs w:val="24"/>
        </w:rPr>
        <w:fldChar w:fldCharType="end"/>
      </w:r>
      <w:r w:rsidR="00336C31" w:rsidRPr="00E31025">
        <w:rPr>
          <w:rFonts w:cs="Times New Roman"/>
          <w:szCs w:val="24"/>
        </w:rPr>
        <w:t>. The author assumes a small IID set (</w:t>
      </w:r>
      <w:r w:rsidR="008425BA" w:rsidRPr="00E31025">
        <w:rPr>
          <w:rFonts w:cs="Times New Roman"/>
          <w:szCs w:val="24"/>
        </w:rPr>
        <w:t>its size is</w:t>
      </w:r>
      <w:r w:rsidR="00306AC6" w:rsidRPr="00E31025">
        <w:rPr>
          <w:rFonts w:cs="Times New Roman"/>
          <w:szCs w:val="24"/>
        </w:rPr>
        <w:t xml:space="preserve"> between</w:t>
      </w:r>
      <w:r w:rsidR="008425BA" w:rsidRPr="00E31025">
        <w:rPr>
          <w:rFonts w:cs="Times New Roman"/>
          <w:szCs w:val="24"/>
        </w:rPr>
        <w:t xml:space="preserve"> </w:t>
      </w:r>
      <w:r w:rsidR="00336C31" w:rsidRPr="00E31025">
        <w:rPr>
          <w:rFonts w:cs="Times New Roman"/>
          <w:szCs w:val="24"/>
        </w:rPr>
        <w:t xml:space="preserve">2.5% to 25% as large as total training dataset) can be published for </w:t>
      </w:r>
      <w:r w:rsidR="00AC1473">
        <w:rPr>
          <w:rFonts w:cs="Times New Roman"/>
          <w:szCs w:val="24"/>
        </w:rPr>
        <w:t>warming up</w:t>
      </w:r>
      <w:r w:rsidR="00336C31" w:rsidRPr="00E31025">
        <w:rPr>
          <w:rFonts w:cs="Times New Roman"/>
          <w:szCs w:val="24"/>
        </w:rPr>
        <w:t xml:space="preserve"> the model or sharing between nodes. </w:t>
      </w:r>
    </w:p>
    <w:p w14:paraId="7F6BB24F" w14:textId="5D16D947" w:rsidR="00F41792" w:rsidRDefault="00F41792" w:rsidP="00F41792">
      <w:pPr>
        <w:tabs>
          <w:tab w:val="num" w:pos="720"/>
        </w:tabs>
      </w:pPr>
      <w:r w:rsidRPr="002920E2">
        <w:rPr>
          <w:rFonts w:cs="Times New Roman"/>
          <w:szCs w:val="24"/>
        </w:rPr>
        <w:t xml:space="preserve">In this scenario, we attempt </w:t>
      </w:r>
      <w:r w:rsidR="00E31025">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rsidR="0099060D">
        <w:t xml:space="preserve">Since oversampling methods we used here </w:t>
      </w:r>
      <w:r w:rsidR="00E81B70">
        <w:t>are too costly</w:t>
      </w:r>
      <w:r>
        <w:t>, we tested only with</w:t>
      </w:r>
      <w:r w:rsidR="00E81B70">
        <w:t xml:space="preserve"> 4k dataset under</w:t>
      </w:r>
      <w:r>
        <w:t xml:space="preserve"> 1 class and 5 class non-IID circumstances for 200 rounds</w:t>
      </w:r>
      <w:r w:rsidR="00E81B70">
        <w:t>, with ’2.5%’ sharing amount</w:t>
      </w:r>
      <w:r>
        <w:t xml:space="preserve">. </w:t>
      </w:r>
    </w:p>
    <w:p w14:paraId="61A480E6" w14:textId="77777777" w:rsidR="00F41792" w:rsidRPr="00336C31" w:rsidRDefault="00F41792" w:rsidP="00F41792">
      <w:pPr>
        <w:tabs>
          <w:tab w:val="num" w:pos="720"/>
        </w:tabs>
        <w:rPr>
          <w:rFonts w:cs="Times New Roman"/>
          <w:szCs w:val="24"/>
        </w:rPr>
      </w:pPr>
      <w:r>
        <w:rPr>
          <w:rFonts w:cs="Times New Roman"/>
          <w:szCs w:val="24"/>
        </w:rPr>
        <w:t>Using this strategy, a</w:t>
      </w:r>
      <w:r w:rsidRPr="002920E2">
        <w:rPr>
          <w:rFonts w:cs="Times New Roman"/>
          <w:szCs w:val="24"/>
        </w:rPr>
        <w:t xml:space="preserve">fter receiving the shared data, each client node will contain a mixed sample pool of shared and local data. Method 1 is the direct usage of the entire pool. 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using ’</w:t>
      </w:r>
      <w:r w:rsidRPr="001F71B2">
        <w:t xml:space="preserve"> </w:t>
      </w:r>
      <w:r w:rsidRPr="001F71B2">
        <w:rPr>
          <w:rFonts w:cs="Times New Roman"/>
          <w:szCs w:val="24"/>
        </w:rPr>
        <w:t>RandomUnderSampler</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Method 3 will </w:t>
      </w:r>
      <w:r>
        <w:rPr>
          <w:rFonts w:cs="Times New Roman"/>
          <w:szCs w:val="24"/>
        </w:rPr>
        <w:t>over</w:t>
      </w:r>
      <w:r w:rsidRPr="002920E2">
        <w:rPr>
          <w:rFonts w:cs="Times New Roman"/>
          <w:szCs w:val="24"/>
        </w:rPr>
        <w:t>sample</w:t>
      </w:r>
      <w:r>
        <w:rPr>
          <w:rFonts w:cs="Times New Roman"/>
          <w:szCs w:val="24"/>
        </w:rPr>
        <w:t xml:space="preserve"> the pool (we test both ’</w:t>
      </w:r>
      <w:r w:rsidRPr="001F71B2">
        <w:t xml:space="preserve"> </w:t>
      </w:r>
      <w:r w:rsidRPr="001F71B2">
        <w:rPr>
          <w:rFonts w:cs="Times New Roman"/>
          <w:szCs w:val="24"/>
        </w:rPr>
        <w:t>SMOTENC</w:t>
      </w:r>
      <w:r>
        <w:rPr>
          <w:rFonts w:cs="Times New Roman"/>
          <w:szCs w:val="24"/>
        </w:rPr>
        <w:t>’ and ’</w:t>
      </w:r>
      <w:r w:rsidRPr="001F71B2">
        <w:t xml:space="preserve">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package)</w:t>
      </w:r>
      <w:r w:rsidRPr="002920E2">
        <w:rPr>
          <w:rFonts w:cs="Times New Roman"/>
          <w:szCs w:val="24"/>
        </w:rPr>
        <w:t xml:space="preserve">. </w:t>
      </w:r>
    </w:p>
    <w:p w14:paraId="7D7C8008" w14:textId="2BD6947D" w:rsidR="00C97D94" w:rsidRPr="00C97D94" w:rsidRDefault="001D3555" w:rsidP="00DD4374">
      <w:pPr>
        <w:pStyle w:val="2"/>
        <w:rPr>
          <w:lang w:val="en-GB"/>
        </w:rPr>
      </w:pPr>
      <w:bookmarkStart w:id="19" w:name="_Toc47373005"/>
      <w:r>
        <w:rPr>
          <w:lang w:val="en-GB"/>
        </w:rPr>
        <w:t xml:space="preserve">Cloud </w:t>
      </w:r>
      <w:r>
        <w:rPr>
          <w:szCs w:val="28"/>
        </w:rPr>
        <w:t>I</w:t>
      </w:r>
      <w:r w:rsidRPr="007E3B47">
        <w:rPr>
          <w:szCs w:val="28"/>
        </w:rPr>
        <w:t>mplementation</w:t>
      </w:r>
      <w:bookmarkEnd w:id="19"/>
    </w:p>
    <w:p w14:paraId="0061181A" w14:textId="78D1B45C" w:rsidR="00DD4374" w:rsidRDefault="00DD4374" w:rsidP="00DD4374">
      <w:pPr>
        <w:rPr>
          <w:color w:val="000000" w:themeColor="text1"/>
        </w:rPr>
      </w:pPr>
      <w:r w:rsidRPr="0054350E">
        <w:rPr>
          <w:color w:val="000000" w:themeColor="text1"/>
        </w:rPr>
        <w:t>OIA-DDR dataset is</w:t>
      </w:r>
      <w:r>
        <w:rPr>
          <w:color w:val="000000" w:themeColor="text1"/>
        </w:rPr>
        <w:t xml:space="preserve"> used for cloud implementation. </w:t>
      </w:r>
      <w:r w:rsidRPr="0054350E">
        <w:rPr>
          <w:rFonts w:hint="eastAsia"/>
          <w:color w:val="000000" w:themeColor="text1"/>
        </w:rPr>
        <w:t>T</w:t>
      </w:r>
      <w:r w:rsidRPr="0054350E">
        <w:rPr>
          <w:color w:val="000000" w:themeColor="text1"/>
        </w:rPr>
        <w:t xml:space="preserve">he task for </w:t>
      </w:r>
      <w:r>
        <w:rPr>
          <w:color w:val="000000" w:themeColor="text1"/>
        </w:rPr>
        <w:t>the implementation</w:t>
      </w:r>
      <w:r w:rsidRPr="0054350E">
        <w:rPr>
          <w:color w:val="000000" w:themeColor="text1"/>
        </w:rPr>
        <w:t xml:space="preserve">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w:t>
      </w:r>
      <w:r>
        <w:rPr>
          <w:color w:val="000000" w:themeColor="text1"/>
        </w:rPr>
        <w:t>in</w:t>
      </w:r>
      <w:r w:rsidRPr="0054350E">
        <w:rPr>
          <w:color w:val="000000" w:themeColor="text1"/>
        </w:rPr>
        <w:t xml:space="preserve">to 2 </w:t>
      </w:r>
      <w:r>
        <w:rPr>
          <w:color w:val="000000" w:themeColor="text1"/>
        </w:rPr>
        <w:t>categories</w:t>
      </w:r>
      <w:r w:rsidRPr="0054350E">
        <w:rPr>
          <w:color w:val="000000" w:themeColor="text1"/>
        </w:rPr>
        <w:t>. VGG16 network (pre-trained on ImageNet data</w:t>
      </w:r>
      <w:r w:rsidR="00C1531C">
        <w:rPr>
          <w:color w:val="000000" w:themeColor="text1"/>
        </w:rPr>
        <w:t>base</w:t>
      </w:r>
      <w:r w:rsidRPr="0054350E">
        <w:rPr>
          <w:color w:val="000000" w:themeColor="text1"/>
        </w:rPr>
        <w:t xml:space="preserve">) is used. We </w:t>
      </w:r>
      <w:r>
        <w:rPr>
          <w:color w:val="000000" w:themeColor="text1"/>
        </w:rPr>
        <w:t>apply</w:t>
      </w:r>
      <w:r w:rsidRPr="0054350E">
        <w:rPr>
          <w:color w:val="000000" w:themeColor="text1"/>
        </w:rPr>
        <w:t xml:space="preserve"> </w:t>
      </w:r>
      <w:r>
        <w:rPr>
          <w:color w:val="000000" w:themeColor="text1"/>
        </w:rPr>
        <w:t xml:space="preserve">the </w:t>
      </w:r>
      <w:r w:rsidRPr="0054350E">
        <w:rPr>
          <w:color w:val="000000" w:themeColor="text1"/>
        </w:rPr>
        <w:t>ADAM</w:t>
      </w:r>
      <w:r>
        <w:rPr>
          <w:color w:val="000000" w:themeColor="text1"/>
        </w:rPr>
        <w:t xml:space="preserve"> optimizer</w:t>
      </w:r>
      <w:r w:rsidRPr="0054350E">
        <w:rPr>
          <w:color w:val="000000" w:themeColor="text1"/>
        </w:rPr>
        <w:t xml:space="preserve"> with </w:t>
      </w:r>
      <w:r>
        <w:rPr>
          <w:color w:val="000000" w:themeColor="text1"/>
        </w:rPr>
        <w:t xml:space="preserve">the </w:t>
      </w:r>
      <w:r w:rsidRPr="0054350E">
        <w:rPr>
          <w:color w:val="000000" w:themeColor="text1"/>
        </w:rPr>
        <w:t xml:space="preserve">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w:t>
      </w:r>
      <w:r>
        <w:rPr>
          <w:color w:val="000000" w:themeColor="text1"/>
        </w:rPr>
        <w:t xml:space="preserve">the </w:t>
      </w:r>
      <w:r w:rsidRPr="0054350E">
        <w:rPr>
          <w:color w:val="000000" w:themeColor="text1"/>
        </w:rPr>
        <w:t xml:space="preserve">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4D20DA3C" w14:textId="48D549C1" w:rsidR="00DD4374" w:rsidRPr="00DD4374" w:rsidRDefault="00DD4374" w:rsidP="00DD4374">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3BD48A34" w14:textId="77777777" w:rsidR="00C97D94" w:rsidRDefault="00C97D94" w:rsidP="00C97D94">
      <w:pPr>
        <w:pStyle w:val="3"/>
      </w:pPr>
      <w:bookmarkStart w:id="20" w:name="_Toc47373006"/>
      <w:r w:rsidRPr="00A43572">
        <w:t>OIA-DDR dataset</w:t>
      </w:r>
      <w:bookmarkEnd w:id="20"/>
    </w:p>
    <w:p w14:paraId="63C6B545" w14:textId="77777777" w:rsidR="00C97D94" w:rsidRPr="00C021E6" w:rsidRDefault="00C97D94" w:rsidP="00C97D94">
      <w:pPr>
        <w:rPr>
          <w:rFonts w:cs="Times New Roman"/>
          <w:szCs w:val="24"/>
        </w:rPr>
      </w:pPr>
      <w:r w:rsidRPr="00C021E6">
        <w:rPr>
          <w:rFonts w:cs="Times New Roman"/>
          <w:szCs w:val="24"/>
        </w:rPr>
        <w:t xml:space="preserve">The OIA-DDR dataset provides high-quality diabetic retinopathy (DR) images and annotations. The grading annotation labels the images to six classes: no DR, mild, moderate, severe, proliferative and ungradable. In this project, we neglect images from the ‘ungradable’ </w:t>
      </w:r>
      <w:r w:rsidRPr="00C021E6">
        <w:rPr>
          <w:rFonts w:cs="Times New Roman"/>
          <w:szCs w:val="24"/>
        </w:rPr>
        <w:lastRenderedPageBreak/>
        <w:t>class, using 6266 images from ‘no DR’ class as healthy samples and 6256 images from the rest 4 classes as DR samples.</w:t>
      </w:r>
    </w:p>
    <w:p w14:paraId="592503BD" w14:textId="780F9C83" w:rsidR="00C97D94" w:rsidRPr="00C021E6" w:rsidRDefault="00C97D94" w:rsidP="00C97D94">
      <w:pPr>
        <w:rPr>
          <w:rFonts w:cs="Times New Roman"/>
          <w:szCs w:val="24"/>
        </w:rPr>
      </w:pPr>
      <w:r w:rsidRPr="00C021E6">
        <w:rPr>
          <w:rFonts w:cs="Times New Roman"/>
          <w:szCs w:val="24"/>
        </w:rPr>
        <w:t>Images in this dataset are in different sizes and qualities. We preprocess the images using the methods from Kaggle</w:t>
      </w:r>
      <w:r w:rsidR="00347A97">
        <w:rPr>
          <w:rFonts w:cs="Times New Roman"/>
          <w:szCs w:val="24"/>
        </w:rPr>
        <w:t>’s</w:t>
      </w:r>
      <w:r w:rsidR="00347A97" w:rsidRPr="00347A97">
        <w:rPr>
          <w:rFonts w:cs="Times New Roman"/>
          <w:szCs w:val="24"/>
        </w:rPr>
        <w:t xml:space="preserve"> </w:t>
      </w:r>
      <w:r w:rsidR="00347A97" w:rsidRPr="00C021E6">
        <w:rPr>
          <w:rFonts w:cs="Times New Roman"/>
          <w:szCs w:val="24"/>
        </w:rPr>
        <w:t>public kernels</w:t>
      </w:r>
      <w:r w:rsidR="00E91654">
        <w:rPr>
          <w:rFonts w:cs="Times New Roman"/>
          <w:szCs w:val="24"/>
        </w:rPr>
        <w:t xml:space="preserve"> (links in the Appendix)</w:t>
      </w:r>
      <w:r w:rsidRPr="00C021E6">
        <w:rPr>
          <w:rFonts w:cs="Times New Roman"/>
          <w:szCs w:val="24"/>
        </w:rPr>
        <w:t>, crop and resize the</w:t>
      </w:r>
      <w:r w:rsidRPr="00C021E6">
        <w:rPr>
          <w:rFonts w:cs="Times New Roman"/>
          <w:color w:val="000000" w:themeColor="text1"/>
          <w:szCs w:val="24"/>
        </w:rPr>
        <w:t xml:space="preserve">m to 224x224 pixels. </w:t>
      </w:r>
    </w:p>
    <w:p w14:paraId="7C0D442C" w14:textId="3E454D9E" w:rsidR="00C97D94" w:rsidRDefault="00C97D94" w:rsidP="00C97D94">
      <w:r w:rsidRPr="00C021E6">
        <w:rPr>
          <w:rFonts w:cs="Times New Roman"/>
          <w:szCs w:val="24"/>
        </w:rPr>
        <w:t xml:space="preserve">In our implementation, we select 10000 balanced samples and divide </w:t>
      </w:r>
      <w:r>
        <w:rPr>
          <w:rFonts w:cs="Times New Roman"/>
          <w:szCs w:val="24"/>
        </w:rPr>
        <w:t>them</w:t>
      </w:r>
      <w:r w:rsidRPr="00C021E6">
        <w:rPr>
          <w:rFonts w:cs="Times New Roman"/>
          <w:szCs w:val="24"/>
        </w:rPr>
        <w:t xml:space="preserve"> </w:t>
      </w:r>
      <w:r>
        <w:rPr>
          <w:rFonts w:cs="Times New Roman"/>
          <w:szCs w:val="24"/>
        </w:rPr>
        <w:t>in</w:t>
      </w:r>
      <w:r w:rsidRPr="00C021E6">
        <w:rPr>
          <w:rFonts w:cs="Times New Roman"/>
          <w:szCs w:val="24"/>
        </w:rPr>
        <w:t xml:space="preserve">to </w:t>
      </w:r>
      <w:r>
        <w:rPr>
          <w:rFonts w:cs="Times New Roman"/>
          <w:szCs w:val="24"/>
        </w:rPr>
        <w:t xml:space="preserve">a </w:t>
      </w:r>
      <w:r w:rsidRPr="00C021E6">
        <w:rPr>
          <w:rFonts w:cs="Times New Roman"/>
          <w:szCs w:val="24"/>
        </w:rPr>
        <w:t>slightly non-IID training set</w:t>
      </w:r>
      <w:r>
        <w:rPr>
          <w:rFonts w:cs="Times New Roman"/>
          <w:szCs w:val="24"/>
        </w:rPr>
        <w:t xml:space="preserve"> (assume there are a large and balanced client and 2 small and unbalanced clients)</w:t>
      </w:r>
      <w:r w:rsidRPr="00C021E6">
        <w:rPr>
          <w:rFonts w:cs="Times New Roman"/>
          <w:szCs w:val="24"/>
        </w:rPr>
        <w:t xml:space="preserve">. The rest 2521 samples are used for testing. An IID version of </w:t>
      </w:r>
      <w:r>
        <w:rPr>
          <w:rFonts w:cs="Times New Roman"/>
          <w:szCs w:val="24"/>
        </w:rPr>
        <w:t xml:space="preserve">the </w:t>
      </w:r>
      <w:r w:rsidRPr="00C021E6">
        <w:rPr>
          <w:rFonts w:cs="Times New Roman"/>
          <w:szCs w:val="24"/>
        </w:rPr>
        <w:t>training is also tested</w:t>
      </w:r>
      <w:r>
        <w:rPr>
          <w:rFonts w:cs="Times New Roman"/>
          <w:szCs w:val="24"/>
        </w:rPr>
        <w:t xml:space="preserve"> (which is an ideal scenario)</w:t>
      </w:r>
      <w:r w:rsidRPr="00C021E6">
        <w:rPr>
          <w:rFonts w:cs="Times New Roman"/>
          <w:szCs w:val="24"/>
        </w:rPr>
        <w:t>.</w:t>
      </w:r>
    </w:p>
    <w:p w14:paraId="23FD3603" w14:textId="77777777" w:rsidR="00C97D94" w:rsidRDefault="00C97D94" w:rsidP="00C97D94">
      <w:pPr>
        <w:jc w:val="center"/>
      </w:pPr>
      <w:r>
        <w:rPr>
          <w:noProof/>
        </w:rPr>
        <w:drawing>
          <wp:inline distT="0" distB="0" distL="0" distR="0" wp14:anchorId="5F5D3ECB" wp14:editId="173EE66A">
            <wp:extent cx="2613660" cy="1644960"/>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9912" cy="1705538"/>
                    </a:xfrm>
                    <a:prstGeom prst="rect">
                      <a:avLst/>
                    </a:prstGeom>
                    <a:noFill/>
                    <a:ln>
                      <a:noFill/>
                    </a:ln>
                  </pic:spPr>
                </pic:pic>
              </a:graphicData>
            </a:graphic>
          </wp:inline>
        </w:drawing>
      </w:r>
      <w:r w:rsidRPr="00EF1258">
        <w:rPr>
          <w:noProof/>
        </w:rPr>
        <w:t xml:space="preserve"> </w:t>
      </w:r>
      <w:r>
        <w:rPr>
          <w:noProof/>
        </w:rPr>
        <w:drawing>
          <wp:inline distT="0" distB="0" distL="0" distR="0" wp14:anchorId="631A1CDD" wp14:editId="7BD23880">
            <wp:extent cx="2606040" cy="1640165"/>
            <wp:effectExtent l="0" t="0" r="3810" b="0"/>
            <wp:docPr id="26" name="图片 26"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6184" cy="1671724"/>
                    </a:xfrm>
                    <a:prstGeom prst="rect">
                      <a:avLst/>
                    </a:prstGeom>
                    <a:noFill/>
                    <a:ln>
                      <a:noFill/>
                    </a:ln>
                  </pic:spPr>
                </pic:pic>
              </a:graphicData>
            </a:graphic>
          </wp:inline>
        </w:drawing>
      </w:r>
    </w:p>
    <w:p w14:paraId="29661186" w14:textId="45F6D8E4" w:rsidR="00C97D94" w:rsidRPr="00C97D94" w:rsidRDefault="00C97D94" w:rsidP="00C97D94">
      <w:pPr>
        <w:jc w:val="center"/>
        <w:rPr>
          <w:lang w:val="en-GB"/>
        </w:rPr>
      </w:pPr>
      <w:r w:rsidRPr="00D66D06">
        <w:rPr>
          <w:b/>
          <w:bCs/>
          <w:sz w:val="18"/>
          <w:szCs w:val="18"/>
          <w:lang w:val="en-GB"/>
        </w:rPr>
        <w:t xml:space="preserve">Figure </w:t>
      </w:r>
      <w:r w:rsidR="00055157">
        <w:rPr>
          <w:b/>
          <w:bCs/>
          <w:sz w:val="18"/>
          <w:szCs w:val="18"/>
          <w:lang w:val="en-GB"/>
        </w:rPr>
        <w:t>1</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r w:rsidRPr="00367894">
        <w:rPr>
          <w:lang w:val="en-GB"/>
        </w:rPr>
        <w:t xml:space="preserve"> </w:t>
      </w:r>
    </w:p>
    <w:p w14:paraId="62C85E3F" w14:textId="3FFE90DC" w:rsidR="00C97D94" w:rsidRDefault="00C97D94" w:rsidP="00C97D94">
      <w:pPr>
        <w:pStyle w:val="3"/>
        <w:rPr>
          <w:lang w:eastAsia="zh-CN"/>
        </w:rPr>
      </w:pPr>
      <w:bookmarkStart w:id="21" w:name="_Toc47373007"/>
      <w:r>
        <w:rPr>
          <w:rFonts w:hint="eastAsia"/>
          <w:lang w:eastAsia="zh-CN"/>
        </w:rPr>
        <w:t>C</w:t>
      </w:r>
      <w:r>
        <w:rPr>
          <w:lang w:eastAsia="zh-CN"/>
        </w:rPr>
        <w:t>loud System</w:t>
      </w:r>
      <w:bookmarkEnd w:id="21"/>
    </w:p>
    <w:p w14:paraId="46E2470F" w14:textId="14DF6AA0" w:rsidR="005669B7" w:rsidRDefault="005669B7" w:rsidP="005669B7">
      <w:r>
        <w:t xml:space="preserve">In the cloud implementation experiment, our </w:t>
      </w:r>
      <w:r w:rsidRPr="00114ED2">
        <w:t xml:space="preserve">synchronous </w:t>
      </w:r>
      <w:r>
        <w:t xml:space="preserve">gRPC system consists of 1 central server and 3 clients. The clients join in the training by sending </w:t>
      </w:r>
      <w:r w:rsidR="00A95ACB">
        <w:t xml:space="preserve">a </w:t>
      </w:r>
      <w:r>
        <w:t xml:space="preserve">request to the server by every round. The server </w:t>
      </w:r>
      <w:r w:rsidR="007716AC">
        <w:t>knows it will have 3 clients</w:t>
      </w:r>
      <w:r w:rsidR="0031451C">
        <w:t>;</w:t>
      </w:r>
      <w:r>
        <w:t xml:space="preserve"> aggregation will start when </w:t>
      </w:r>
      <w:r w:rsidR="00283233">
        <w:t xml:space="preserve">all </w:t>
      </w:r>
      <w:r>
        <w:t>3 returned weights are received. Each global round consists of the following basic actions (from the server’s side):</w:t>
      </w:r>
    </w:p>
    <w:p w14:paraId="71CCECE7" w14:textId="1AF463F5" w:rsidR="005669B7" w:rsidRDefault="005669B7" w:rsidP="005669B7">
      <w:pPr>
        <w:pStyle w:val="a"/>
        <w:numPr>
          <w:ilvl w:val="0"/>
          <w:numId w:val="11"/>
        </w:numPr>
        <w:spacing w:after="160" w:line="300" w:lineRule="auto"/>
        <w:contextualSpacing w:val="0"/>
      </w:pPr>
      <w:r>
        <w:rPr>
          <w:rFonts w:hint="eastAsia"/>
        </w:rPr>
        <w:t>T</w:t>
      </w:r>
      <w:r>
        <w:t>he server initializes the model and save</w:t>
      </w:r>
      <w:r w:rsidR="00A95ACB">
        <w:t>s</w:t>
      </w:r>
      <w:r>
        <w:t xml:space="preserve"> the weight,</w:t>
      </w:r>
    </w:p>
    <w:p w14:paraId="5DA94DAE" w14:textId="09471AFC" w:rsidR="005669B7" w:rsidRDefault="00A95ACB" w:rsidP="005669B7">
      <w:pPr>
        <w:pStyle w:val="a"/>
        <w:numPr>
          <w:ilvl w:val="0"/>
          <w:numId w:val="11"/>
        </w:numPr>
        <w:spacing w:after="160" w:line="300" w:lineRule="auto"/>
        <w:contextualSpacing w:val="0"/>
      </w:pPr>
      <w:r>
        <w:t>The s</w:t>
      </w:r>
      <w:r w:rsidR="005669B7">
        <w:t>erver receive</w:t>
      </w:r>
      <w:r>
        <w:t>s</w:t>
      </w:r>
      <w:r w:rsidR="005669B7">
        <w:t xml:space="preser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3CB8AC93" w:rsidR="005669B7" w:rsidRDefault="005669B7" w:rsidP="005669B7">
      <w:pPr>
        <w:pStyle w:val="a"/>
        <w:numPr>
          <w:ilvl w:val="0"/>
          <w:numId w:val="11"/>
        </w:numPr>
        <w:spacing w:after="160" w:line="300" w:lineRule="auto"/>
        <w:contextualSpacing w:val="0"/>
      </w:pPr>
      <w:r>
        <w:rPr>
          <w:rFonts w:hint="eastAsia"/>
        </w:rPr>
        <w:t>S</w:t>
      </w:r>
      <w:r>
        <w:t xml:space="preserve">erver receive returned weights, wait until 3 weights </w:t>
      </w:r>
      <w:r w:rsidR="00A95ACB">
        <w:t>are</w:t>
      </w:r>
      <w:r>
        <w:t xml:space="preserve"> ready,</w:t>
      </w:r>
    </w:p>
    <w:p w14:paraId="2D3A03F5" w14:textId="13C1499D" w:rsidR="005669B7" w:rsidRDefault="00A95ACB" w:rsidP="005669B7">
      <w:pPr>
        <w:pStyle w:val="a"/>
        <w:numPr>
          <w:ilvl w:val="0"/>
          <w:numId w:val="11"/>
        </w:numPr>
        <w:spacing w:after="160" w:line="300" w:lineRule="auto"/>
        <w:contextualSpacing w:val="0"/>
      </w:pPr>
      <w:r>
        <w:t>The s</w:t>
      </w:r>
      <w:r w:rsidR="005669B7">
        <w:t>erver aggregates weights and perform</w:t>
      </w:r>
      <w:r>
        <w:t>s</w:t>
      </w:r>
      <w:r w:rsidR="005669B7">
        <w:t xml:space="preserve"> </w:t>
      </w:r>
      <w:r>
        <w:t xml:space="preserve">an </w:t>
      </w:r>
      <w:r w:rsidR="005669B7">
        <w:t>evaluation.</w:t>
      </w:r>
    </w:p>
    <w:p w14:paraId="7811E2E4" w14:textId="57B25534" w:rsidR="005C4E59" w:rsidRPr="005669B7" w:rsidRDefault="005669B7" w:rsidP="005C4E59">
      <w:r>
        <w:t xml:space="preserve">As we mentioned before, an IID and a slightly non-IID dataset </w:t>
      </w:r>
      <w:r w:rsidR="00DB3314">
        <w:t>are</w:t>
      </w:r>
      <w:r>
        <w:t xml:space="preserve"> prepared for this task. We also test the centralized training performance with </w:t>
      </w:r>
      <w:r w:rsidR="00DB3314">
        <w:t xml:space="preserve">the </w:t>
      </w:r>
      <w:r>
        <w:t xml:space="preserve">total training test and the largest federated subset. </w:t>
      </w:r>
    </w:p>
    <w:p w14:paraId="3A8D0D0E" w14:textId="193CFAC6" w:rsidR="0084427A" w:rsidRPr="00D70F2F" w:rsidRDefault="0084427A" w:rsidP="003A0F72">
      <w:pPr>
        <w:pStyle w:val="1"/>
        <w:rPr>
          <w:lang w:val="en-GB"/>
        </w:rPr>
      </w:pPr>
      <w:bookmarkStart w:id="22" w:name="_Toc47373008"/>
      <w:r>
        <w:rPr>
          <w:lang w:val="en-GB"/>
        </w:rPr>
        <w:lastRenderedPageBreak/>
        <w:t>Results</w:t>
      </w:r>
      <w:bookmarkEnd w:id="22"/>
    </w:p>
    <w:p w14:paraId="2392ACB8" w14:textId="4E44D33C" w:rsidR="008D2217" w:rsidRPr="00695ECF" w:rsidRDefault="0084427A" w:rsidP="008D2217">
      <w:pPr>
        <w:pStyle w:val="2"/>
        <w:rPr>
          <w:lang w:val="en-GB"/>
        </w:rPr>
      </w:pPr>
      <w:bookmarkStart w:id="23" w:name="_Toc47373009"/>
      <w:r w:rsidRPr="007E3B47">
        <w:rPr>
          <w:szCs w:val="28"/>
        </w:rPr>
        <w:t>Scenarios testing</w:t>
      </w:r>
      <w:bookmarkEnd w:id="23"/>
    </w:p>
    <w:p w14:paraId="73057A6F" w14:textId="53C227CF"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 xml:space="preserve">convergence epoch. In our training,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62DF73B2" w:rsidR="0084427A"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the windowed results at the end of the report. </w:t>
      </w:r>
      <w:r w:rsidR="00AF2DE7">
        <w:t xml:space="preserve"> </w:t>
      </w:r>
    </w:p>
    <w:p w14:paraId="3166633C" w14:textId="09547FAA" w:rsidR="00055157" w:rsidRDefault="00055157" w:rsidP="00055157">
      <w:pPr>
        <w:pStyle w:val="3"/>
        <w:rPr>
          <w:lang w:eastAsia="zh-CN"/>
        </w:rPr>
      </w:pPr>
      <w:bookmarkStart w:id="24" w:name="_Toc47373010"/>
      <w:r>
        <w:rPr>
          <w:rFonts w:hint="eastAsia"/>
          <w:lang w:eastAsia="zh-CN"/>
        </w:rPr>
        <w:t>P</w:t>
      </w:r>
      <w:r>
        <w:rPr>
          <w:lang w:eastAsia="zh-CN"/>
        </w:rPr>
        <w:t>ilot Tests</w:t>
      </w:r>
      <w:bookmarkEnd w:id="24"/>
    </w:p>
    <w:p w14:paraId="56C60BE5" w14:textId="140B17B2" w:rsidR="00EE49CC" w:rsidRDefault="00055157" w:rsidP="00EE49CC">
      <w:r w:rsidRPr="00F13F5D">
        <w:t xml:space="preserve">Figure </w:t>
      </w:r>
      <w:r>
        <w:t>2</w:t>
      </w:r>
      <w:r w:rsidRPr="00F13F5D">
        <w:t xml:space="preserve">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w:t>
      </w:r>
      <w:r>
        <w:t xml:space="preserve">the </w:t>
      </w:r>
      <w:r w:rsidRPr="00083383">
        <w:t xml:space="preserve">training dataset. </w:t>
      </w:r>
      <w:r>
        <w:t xml:space="preserve">The results </w:t>
      </w:r>
      <w:r w:rsidR="007D1D9A">
        <w:t xml:space="preserve">can </w:t>
      </w:r>
      <w:r>
        <w:t xml:space="preserve">fluctuate due to </w:t>
      </w:r>
      <w:r w:rsidR="00C15DE1">
        <w:t xml:space="preserve">machine learning’s </w:t>
      </w:r>
      <w:r>
        <w:t xml:space="preserve">randomness, but it is obvious that the performance of both federated and centralized learning </w:t>
      </w:r>
      <w:r w:rsidR="00464EF6">
        <w:t xml:space="preserve">is </w:t>
      </w:r>
      <w:r>
        <w:t xml:space="preserve">improved </w:t>
      </w:r>
      <w:r w:rsidR="00464EF6">
        <w:t>when the size of</w:t>
      </w:r>
      <w:r>
        <w:t xml:space="preserve"> training sets</w:t>
      </w:r>
      <w:r w:rsidR="00464EF6">
        <w:t xml:space="preserve"> become larger</w:t>
      </w:r>
      <w:r>
        <w:t xml:space="preserve">, and </w:t>
      </w:r>
      <w:r w:rsidR="002512F7">
        <w:t xml:space="preserve">testings in </w:t>
      </w:r>
      <w:r>
        <w:t xml:space="preserve">federated </w:t>
      </w:r>
      <w:r w:rsidR="002512F7">
        <w:t>settings</w:t>
      </w:r>
      <w:r>
        <w:t xml:space="preserve"> always converge at a slower speed than </w:t>
      </w:r>
      <w:r w:rsidR="002512F7">
        <w:t xml:space="preserve">the ones in </w:t>
      </w:r>
      <w:r>
        <w:t xml:space="preserve">centralized </w:t>
      </w:r>
      <w:r w:rsidR="002512F7">
        <w:t>settings</w:t>
      </w:r>
      <w:r>
        <w:t xml:space="preserve">. </w:t>
      </w:r>
      <w:r w:rsidR="00460AB2">
        <w:t>When the federated dataset is IID, there’s no obvious difference between federated and centralized learning in final accuracy.</w:t>
      </w:r>
      <w:r w:rsidR="00EE49CC">
        <w:t xml:space="preserve"> </w:t>
      </w:r>
    </w:p>
    <w:p w14:paraId="5290E846" w14:textId="4E626A90" w:rsidR="00055157" w:rsidRPr="00EE49CC" w:rsidRDefault="00EE49CC" w:rsidP="00055157">
      <w:r w:rsidRPr="0068224D">
        <w:t xml:space="preserve">Figure </w:t>
      </w:r>
      <w:r>
        <w:t>3</w:t>
      </w:r>
      <w:r w:rsidRPr="0068224D">
        <w:t xml:space="preserve"> </w:t>
      </w:r>
      <w:r>
        <w:t>shows federated learning at different non-IID levels. It is obvious that a</w:t>
      </w:r>
      <w:r w:rsidRPr="005E1D23">
        <w:t xml:space="preserve">ccuracy and </w:t>
      </w:r>
      <w:r>
        <w:t xml:space="preserve">convergence </w:t>
      </w:r>
      <w:r w:rsidRPr="005E1D23">
        <w:t>speed decrease</w:t>
      </w:r>
      <w:r>
        <w:t>s</w:t>
      </w:r>
      <w:r w:rsidRPr="005E1D23">
        <w:t xml:space="preserve"> </w:t>
      </w:r>
      <w:r>
        <w:t>when</w:t>
      </w:r>
      <w:r w:rsidRPr="005E1D23">
        <w:t xml:space="preserve"> the degree of non-IID increases.</w:t>
      </w:r>
    </w:p>
    <w:p w14:paraId="1C2BAFFB" w14:textId="77777777" w:rsidR="00055157" w:rsidRDefault="00055157" w:rsidP="00055157">
      <w:pPr>
        <w:jc w:val="center"/>
      </w:pPr>
      <w:r>
        <w:rPr>
          <w:noProof/>
        </w:rPr>
        <w:drawing>
          <wp:inline distT="0" distB="0" distL="0" distR="0" wp14:anchorId="550BBDA0" wp14:editId="3E767F96">
            <wp:extent cx="2573752" cy="1795462"/>
            <wp:effectExtent l="0" t="0" r="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5086" cy="1824297"/>
                    </a:xfrm>
                    <a:prstGeom prst="rect">
                      <a:avLst/>
                    </a:prstGeom>
                    <a:noFill/>
                    <a:ln>
                      <a:noFill/>
                    </a:ln>
                  </pic:spPr>
                </pic:pic>
              </a:graphicData>
            </a:graphic>
          </wp:inline>
        </w:drawing>
      </w:r>
      <w:r w:rsidRPr="0002709D">
        <w:t xml:space="preserve"> </w:t>
      </w:r>
      <w:r>
        <w:rPr>
          <w:noProof/>
        </w:rPr>
        <w:drawing>
          <wp:inline distT="0" distB="0" distL="0" distR="0" wp14:anchorId="63097CE0" wp14:editId="7E087FFA">
            <wp:extent cx="2576206" cy="1781175"/>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2133" cy="1806015"/>
                    </a:xfrm>
                    <a:prstGeom prst="rect">
                      <a:avLst/>
                    </a:prstGeom>
                    <a:noFill/>
                    <a:ln>
                      <a:noFill/>
                    </a:ln>
                  </pic:spPr>
                </pic:pic>
              </a:graphicData>
            </a:graphic>
          </wp:inline>
        </w:drawing>
      </w:r>
    </w:p>
    <w:p w14:paraId="530AEEE6" w14:textId="4E66D99D" w:rsidR="00055157" w:rsidRPr="00665F5D" w:rsidRDefault="00055157" w:rsidP="00055157">
      <w:pPr>
        <w:jc w:val="center"/>
        <w:rPr>
          <w:b/>
          <w:bCs/>
          <w:sz w:val="18"/>
          <w:szCs w:val="18"/>
          <w:lang w:val="en-GB" w:eastAsia="zh-CN"/>
        </w:rPr>
      </w:pPr>
      <w:r w:rsidRPr="00665F5D">
        <w:rPr>
          <w:b/>
          <w:bCs/>
          <w:sz w:val="18"/>
          <w:szCs w:val="18"/>
          <w:lang w:val="en-GB"/>
        </w:rPr>
        <w:lastRenderedPageBreak/>
        <w:t xml:space="preserve">Figure </w:t>
      </w:r>
      <w:r>
        <w:rPr>
          <w:b/>
          <w:bCs/>
          <w:sz w:val="18"/>
          <w:szCs w:val="18"/>
          <w:lang w:val="en-GB"/>
        </w:rPr>
        <w:t>2.</w:t>
      </w:r>
      <w:r>
        <w:rPr>
          <w:rFonts w:hint="eastAsia"/>
          <w:b/>
          <w:bCs/>
          <w:sz w:val="18"/>
          <w:szCs w:val="18"/>
          <w:lang w:val="en-GB" w:eastAsia="zh-CN"/>
        </w:rPr>
        <w:t xml:space="preserve"> </w:t>
      </w:r>
      <w:r>
        <w:rPr>
          <w:b/>
          <w:bCs/>
          <w:sz w:val="18"/>
          <w:szCs w:val="18"/>
          <w:lang w:val="en-GB" w:eastAsia="zh-CN"/>
        </w:rPr>
        <w:t xml:space="preserve">Pilot tests comparing various dataset size, </w:t>
      </w:r>
      <w:r w:rsidRPr="00665F5D">
        <w:rPr>
          <w:b/>
          <w:bCs/>
          <w:sz w:val="18"/>
          <w:szCs w:val="18"/>
          <w:lang w:val="en-GB"/>
        </w:rPr>
        <w:t>performed under IID circumstance</w:t>
      </w:r>
      <w:r>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xml:space="preserve">: Round index at </w:t>
      </w:r>
      <w:r>
        <w:rPr>
          <w:b/>
          <w:bCs/>
          <w:sz w:val="18"/>
          <w:szCs w:val="18"/>
          <w:lang w:val="en-GB"/>
        </w:rPr>
        <w:t xml:space="preserve">the </w:t>
      </w:r>
      <w:r w:rsidRPr="00665F5D">
        <w:rPr>
          <w:b/>
          <w:bCs/>
          <w:sz w:val="18"/>
          <w:szCs w:val="18"/>
          <w:lang w:val="en-GB"/>
        </w:rPr>
        <w:t xml:space="preserve">minimal loss. </w:t>
      </w:r>
    </w:p>
    <w:p w14:paraId="58CE1D2A" w14:textId="77777777" w:rsidR="00055157" w:rsidRDefault="00055157" w:rsidP="00055157">
      <w:pPr>
        <w:jc w:val="center"/>
      </w:pPr>
      <w:r>
        <w:rPr>
          <w:noProof/>
          <w:sz w:val="18"/>
          <w:szCs w:val="18"/>
        </w:rPr>
        <w:drawing>
          <wp:inline distT="0" distB="0" distL="0" distR="0" wp14:anchorId="27229B86" wp14:editId="30C6F608">
            <wp:extent cx="2607733" cy="1655206"/>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52649" cy="1683716"/>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41B30F45" wp14:editId="6B441144">
            <wp:extent cx="2611008" cy="1642533"/>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4287" cy="1701213"/>
                    </a:xfrm>
                    <a:prstGeom prst="rect">
                      <a:avLst/>
                    </a:prstGeom>
                    <a:noFill/>
                    <a:ln>
                      <a:noFill/>
                    </a:ln>
                  </pic:spPr>
                </pic:pic>
              </a:graphicData>
            </a:graphic>
          </wp:inline>
        </w:drawing>
      </w:r>
    </w:p>
    <w:p w14:paraId="7641B450" w14:textId="316919F9" w:rsidR="00055157" w:rsidRPr="00665F5D" w:rsidRDefault="00055157" w:rsidP="00055157">
      <w:pPr>
        <w:jc w:val="center"/>
        <w:rPr>
          <w:b/>
          <w:bCs/>
          <w:sz w:val="18"/>
          <w:szCs w:val="18"/>
          <w:lang w:val="en-GB"/>
        </w:rPr>
      </w:pPr>
      <w:r w:rsidRPr="00665F5D">
        <w:rPr>
          <w:b/>
          <w:bCs/>
          <w:sz w:val="18"/>
          <w:szCs w:val="18"/>
          <w:lang w:val="en-GB"/>
        </w:rPr>
        <w:t>Figure</w:t>
      </w:r>
      <w:r>
        <w:rPr>
          <w:b/>
          <w:bCs/>
          <w:sz w:val="18"/>
          <w:szCs w:val="18"/>
          <w:lang w:val="en-GB"/>
        </w:rPr>
        <w:t xml:space="preserve"> 3. </w:t>
      </w:r>
      <w:r>
        <w:rPr>
          <w:b/>
          <w:bCs/>
          <w:sz w:val="18"/>
          <w:szCs w:val="18"/>
          <w:lang w:val="en-GB" w:eastAsia="zh-CN"/>
        </w:rPr>
        <w:t xml:space="preserve">Pilot tests comparing </w:t>
      </w:r>
      <w:r w:rsidRPr="00665F5D">
        <w:rPr>
          <w:b/>
          <w:bCs/>
          <w:sz w:val="18"/>
          <w:szCs w:val="18"/>
          <w:lang w:val="en-GB"/>
        </w:rPr>
        <w:t>various IID or non-IID circumstances</w:t>
      </w:r>
      <w:r>
        <w:rPr>
          <w:b/>
          <w:bCs/>
          <w:sz w:val="18"/>
          <w:szCs w:val="18"/>
          <w:lang w:val="en-GB" w:eastAsia="zh-CN"/>
        </w:rPr>
        <w:t xml:space="preserve">, </w:t>
      </w:r>
      <w:r w:rsidRPr="00665F5D">
        <w:rPr>
          <w:b/>
          <w:bCs/>
          <w:sz w:val="18"/>
          <w:szCs w:val="18"/>
          <w:lang w:val="en-GB"/>
        </w:rPr>
        <w:t xml:space="preserve">performed </w:t>
      </w:r>
      <w:r>
        <w:rPr>
          <w:b/>
          <w:bCs/>
          <w:sz w:val="18"/>
          <w:szCs w:val="18"/>
          <w:lang w:val="en-GB"/>
        </w:rPr>
        <w:t>with 4k dataset.</w:t>
      </w:r>
      <w:r>
        <w:rPr>
          <w:rFonts w:hint="eastAsia"/>
          <w:b/>
          <w:bCs/>
          <w:sz w:val="18"/>
          <w:szCs w:val="18"/>
          <w:lang w:val="en-GB" w:eastAsia="zh-CN"/>
        </w:rPr>
        <w:t xml:space="preserve"> </w:t>
      </w:r>
      <w:r w:rsidRPr="0048340E">
        <w:rPr>
          <w:b/>
          <w:bCs/>
          <w:i/>
          <w:iCs/>
          <w:sz w:val="18"/>
          <w:szCs w:val="18"/>
          <w:lang w:val="en-GB"/>
        </w:rPr>
        <w:t>L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Round index at minimal loss.</w:t>
      </w:r>
    </w:p>
    <w:p w14:paraId="51AF5C05" w14:textId="6D62F8D8" w:rsidR="00055157" w:rsidRDefault="00055157" w:rsidP="00055157">
      <w:r>
        <w:t xml:space="preserve">We also have observed a trend when testing between dataset of size 4000 and 40000 under 2 class non-IID circumstances. In other tests, training with the larger dataset always results in higher accuracy, while in this test the trend is inverted. This inverted trend is also detectable in other 2 class non-IID circumstances, indicating a possibility that training with datasets of different sizes or skewness in distribution may result in different behaviors. Thus, we </w:t>
      </w:r>
      <w:r w:rsidR="0093611E">
        <w:t xml:space="preserve">decide to </w:t>
      </w:r>
      <w:r>
        <w:t>test the following scenarios with both large (40k) and small (4k) datasets, and seriously non-IID (2 or 3 class), weakly non-IID (5 class) and IID datasets.</w:t>
      </w:r>
    </w:p>
    <w:p w14:paraId="4F6A0881" w14:textId="77777777" w:rsidR="00055157" w:rsidRDefault="00055157" w:rsidP="00055157">
      <w:pPr>
        <w:jc w:val="center"/>
      </w:pPr>
      <w:r>
        <w:rPr>
          <w:noProof/>
        </w:rPr>
        <w:drawing>
          <wp:inline distT="0" distB="0" distL="0" distR="0" wp14:anchorId="5B2F5AEB" wp14:editId="42BFD9D7">
            <wp:extent cx="2644775" cy="1668727"/>
            <wp:effectExtent l="0" t="0" r="3175"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186" cy="1730820"/>
                    </a:xfrm>
                    <a:prstGeom prst="rect">
                      <a:avLst/>
                    </a:prstGeom>
                    <a:noFill/>
                    <a:ln>
                      <a:noFill/>
                    </a:ln>
                  </pic:spPr>
                </pic:pic>
              </a:graphicData>
            </a:graphic>
          </wp:inline>
        </w:drawing>
      </w:r>
    </w:p>
    <w:p w14:paraId="09B2534F" w14:textId="7539FE4D" w:rsidR="00055157" w:rsidRPr="00055157" w:rsidRDefault="00055157" w:rsidP="00055157">
      <w:pPr>
        <w:jc w:val="center"/>
        <w:rPr>
          <w:b/>
          <w:bCs/>
          <w:sz w:val="18"/>
          <w:szCs w:val="18"/>
          <w:lang w:val="en-GB"/>
        </w:rPr>
      </w:pPr>
      <w:r w:rsidRPr="00D66D06">
        <w:rPr>
          <w:b/>
          <w:bCs/>
          <w:sz w:val="18"/>
          <w:szCs w:val="18"/>
          <w:lang w:val="en-GB"/>
        </w:rPr>
        <w:t xml:space="preserve">Figure </w:t>
      </w:r>
      <w:r>
        <w:rPr>
          <w:b/>
          <w:bCs/>
          <w:sz w:val="18"/>
          <w:szCs w:val="18"/>
          <w:lang w:val="en-GB"/>
        </w:rPr>
        <w:t>4</w:t>
      </w:r>
      <w:r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Pr>
          <w:b/>
          <w:bCs/>
          <w:sz w:val="18"/>
          <w:szCs w:val="18"/>
          <w:lang w:val="en-GB"/>
        </w:rPr>
        <w:t>4k and 40k dataset</w:t>
      </w:r>
      <w:r w:rsidRPr="00D66D06">
        <w:rPr>
          <w:b/>
          <w:bCs/>
          <w:sz w:val="18"/>
          <w:szCs w:val="18"/>
          <w:lang w:val="en-GB"/>
        </w:rPr>
        <w:t xml:space="preserve"> under 2 class non-IID circumstance. </w:t>
      </w:r>
    </w:p>
    <w:p w14:paraId="799B6EEC" w14:textId="0D22B94A" w:rsidR="0084427A" w:rsidRDefault="0084427A" w:rsidP="0084427A">
      <w:pPr>
        <w:pStyle w:val="3"/>
      </w:pPr>
      <w:bookmarkStart w:id="25" w:name="_Toc47373011"/>
      <w:r w:rsidRPr="001D3555">
        <w:t>Poisoning</w:t>
      </w:r>
      <w:bookmarkEnd w:id="25"/>
    </w:p>
    <w:p w14:paraId="064C97B8" w14:textId="79125B39" w:rsidR="008148D0" w:rsidRDefault="001D2043" w:rsidP="001D2043">
      <w:r w:rsidRPr="00D96DEC">
        <w:t xml:space="preserve">The presence of </w:t>
      </w:r>
      <w:r w:rsidR="00DB3314">
        <w:t xml:space="preserve">an </w:t>
      </w:r>
      <w:r w:rsidR="000B59ED">
        <w:t>anomaly</w:t>
      </w:r>
      <w:r>
        <w:t xml:space="preserve"> node</w:t>
      </w:r>
      <w:r w:rsidRPr="00D96DEC">
        <w:t xml:space="preserve"> leads to</w:t>
      </w:r>
      <w:r>
        <w:t xml:space="preserve"> performance </w:t>
      </w:r>
      <w:r w:rsidRPr="00D96DEC">
        <w:t>degradation</w:t>
      </w:r>
      <w:r>
        <w:t xml:space="preserve">. </w:t>
      </w:r>
      <w:r w:rsidR="008148D0">
        <w:t xml:space="preserve">We use </w:t>
      </w:r>
      <w:r w:rsidR="008148D0" w:rsidRPr="008148D0">
        <w:t xml:space="preserve">‘p%-f’ to represent </w:t>
      </w:r>
      <w:r w:rsidR="008148D0">
        <w:t xml:space="preserve">that the system is affected by </w:t>
      </w:r>
      <w:r w:rsidR="008148D0" w:rsidRPr="008148D0">
        <w:t xml:space="preserve">the anomaly node of size p% </w:t>
      </w:r>
      <w:r w:rsidR="008148D0">
        <w:t>at</w:t>
      </w:r>
      <w:r w:rsidR="008148D0" w:rsidRPr="008148D0">
        <w:t xml:space="preserve"> every f epochs.</w:t>
      </w:r>
      <w:r w:rsidR="006D0545">
        <w:t xml:space="preserve"> If using ’p%’, it is equal to ’p%-1’.</w:t>
      </w:r>
    </w:p>
    <w:p w14:paraId="28F20696" w14:textId="6E99A5CF" w:rsidR="001D2043" w:rsidRDefault="001D2043" w:rsidP="001D2043">
      <w:r>
        <w:t>The</w:t>
      </w:r>
      <w:r w:rsidRPr="00D96DEC">
        <w:t xml:space="preserve"> influence </w:t>
      </w:r>
      <w:r>
        <w:t>is</w:t>
      </w:r>
      <w:r w:rsidRPr="00D96DEC">
        <w:t xml:space="preserve"> related to </w:t>
      </w:r>
      <w:r>
        <w:t xml:space="preserve">both </w:t>
      </w:r>
      <w:r w:rsidRPr="00D96DEC">
        <w:t xml:space="preserve">the size of the </w:t>
      </w:r>
      <w:r w:rsidR="000B59ED">
        <w:t>anomaly</w:t>
      </w:r>
      <w:r w:rsidRPr="00D96DEC">
        <w:t xml:space="preserve"> node and the </w:t>
      </w:r>
      <w:r>
        <w:t xml:space="preserve">poisoning </w:t>
      </w:r>
      <w:r w:rsidRPr="00D96DEC">
        <w:t>frequency</w:t>
      </w:r>
      <w:r>
        <w:t>.</w:t>
      </w:r>
      <w:r w:rsidR="008148D0">
        <w:t xml:space="preserve"> S</w:t>
      </w:r>
      <w:r>
        <w:t xml:space="preserve">imilar accuracy trends among </w:t>
      </w:r>
      <w:r w:rsidR="00DB3314">
        <w:t xml:space="preserve">the </w:t>
      </w:r>
      <w:r>
        <w:t>situation ‘1%-1’, ‘3%-3’ and ‘10%-10’</w:t>
      </w:r>
      <w:r w:rsidR="008148D0">
        <w:t xml:space="preserve"> have been observed</w:t>
      </w:r>
      <w:r>
        <w:t xml:space="preserve">, while there is a huge difference among ‘1%-1’, ‘3%-1’ and ‘10%-1’ or ‘10%-1’ and ‘10%-10’. In the 3 similar situations, they have the same average </w:t>
      </w:r>
      <w:r w:rsidR="000B59ED">
        <w:t>anomaly</w:t>
      </w:r>
      <w:r>
        <w:t xml:space="preserve"> node size per </w:t>
      </w:r>
      <w:r>
        <w:lastRenderedPageBreak/>
        <w:t xml:space="preserve">round. The influence of </w:t>
      </w:r>
      <w:r w:rsidR="000B59ED">
        <w:t>anomaly</w:t>
      </w:r>
      <w:r>
        <w:t xml:space="preserve"> node size</w:t>
      </w:r>
      <w:r w:rsidR="00DB3314">
        <w:t>, in this case,</w:t>
      </w:r>
      <w:r>
        <w:t xml:space="preserve"> </w:t>
      </w:r>
      <w:r w:rsidR="009E7C49">
        <w:t xml:space="preserve">might </w:t>
      </w:r>
      <w:r>
        <w:t>still exist. Loss of ‘10%-10’ stop</w:t>
      </w:r>
      <w:r w:rsidR="00DB3314">
        <w:t>s</w:t>
      </w:r>
      <w:r>
        <w:t xml:space="preserve"> decreasing at earlier rounds than ’1%-1’.</w:t>
      </w:r>
    </w:p>
    <w:p w14:paraId="67F373F1" w14:textId="77777777" w:rsidR="001D2043" w:rsidRDefault="001D2043" w:rsidP="001D2043">
      <w:pPr>
        <w:jc w:val="center"/>
      </w:pPr>
      <w:r>
        <w:rPr>
          <w:noProof/>
        </w:rPr>
        <w:drawing>
          <wp:inline distT="0" distB="0" distL="0" distR="0" wp14:anchorId="0BAB2805" wp14:editId="7697A794">
            <wp:extent cx="2813937" cy="1775460"/>
            <wp:effectExtent l="0" t="0" r="5715"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3906" cy="1819607"/>
                    </a:xfrm>
                    <a:prstGeom prst="rect">
                      <a:avLst/>
                    </a:prstGeom>
                    <a:noFill/>
                    <a:ln>
                      <a:noFill/>
                    </a:ln>
                  </pic:spPr>
                </pic:pic>
              </a:graphicData>
            </a:graphic>
          </wp:inline>
        </w:drawing>
      </w:r>
    </w:p>
    <w:p w14:paraId="6CDA379A" w14:textId="50429976"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p>
    <w:p w14:paraId="0A940856" w14:textId="7D882B71" w:rsidR="001D2043" w:rsidRDefault="001D2043" w:rsidP="001D2043">
      <w:r>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drawing>
          <wp:inline distT="0" distB="0" distL="0" distR="0" wp14:anchorId="5021546E" wp14:editId="032146C6">
            <wp:extent cx="2683622" cy="169164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36718" cy="1725110"/>
                    </a:xfrm>
                    <a:prstGeom prst="rect">
                      <a:avLst/>
                    </a:prstGeom>
                    <a:noFill/>
                    <a:ln>
                      <a:noFill/>
                    </a:ln>
                  </pic:spPr>
                </pic:pic>
              </a:graphicData>
            </a:graphic>
          </wp:inline>
        </w:drawing>
      </w:r>
      <w:r>
        <w:rPr>
          <w:noProof/>
        </w:rPr>
        <w:drawing>
          <wp:inline distT="0" distB="0" distL="0" distR="0" wp14:anchorId="7DDD6DEA" wp14:editId="458F9F70">
            <wp:extent cx="2659445" cy="1676400"/>
            <wp:effectExtent l="0" t="0" r="762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86869" cy="1693687"/>
                    </a:xfrm>
                    <a:prstGeom prst="rect">
                      <a:avLst/>
                    </a:prstGeom>
                    <a:noFill/>
                    <a:ln>
                      <a:noFill/>
                    </a:ln>
                  </pic:spPr>
                </pic:pic>
              </a:graphicData>
            </a:graphic>
          </wp:inline>
        </w:drawing>
      </w:r>
    </w:p>
    <w:p w14:paraId="53EAE773" w14:textId="4645AFC3" w:rsidR="004A1EC7"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The light blue line</w:t>
      </w:r>
      <w:r w:rsidR="00031080">
        <w:rPr>
          <w:b/>
          <w:bCs/>
          <w:sz w:val="18"/>
          <w:szCs w:val="18"/>
          <w:lang w:val="en-GB"/>
        </w:rPr>
        <w:t xml:space="preserve"> without </w:t>
      </w:r>
      <w:r w:rsidR="00EE3FDF">
        <w:rPr>
          <w:b/>
          <w:bCs/>
          <w:sz w:val="18"/>
          <w:szCs w:val="18"/>
          <w:lang w:val="en-GB"/>
        </w:rPr>
        <w:t>any</w:t>
      </w:r>
      <w:r w:rsidR="00DB3314">
        <w:rPr>
          <w:b/>
          <w:bCs/>
          <w:sz w:val="18"/>
          <w:szCs w:val="18"/>
          <w:lang w:val="en-GB"/>
        </w:rPr>
        <w:t xml:space="preserve">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w:t>
      </w:r>
      <w:r w:rsidR="004A1EC7">
        <w:rPr>
          <w:b/>
          <w:bCs/>
          <w:sz w:val="18"/>
          <w:szCs w:val="18"/>
          <w:lang w:val="en-GB"/>
        </w:rPr>
        <w:t xml:space="preserve">Testing with </w:t>
      </w:r>
      <w:r w:rsidR="004A1EC7" w:rsidRPr="001D2043">
        <w:rPr>
          <w:b/>
          <w:bCs/>
          <w:sz w:val="18"/>
          <w:szCs w:val="18"/>
          <w:lang w:val="en-GB"/>
        </w:rPr>
        <w:t>40k dataset</w:t>
      </w:r>
      <w:r w:rsidR="005704AC">
        <w:rPr>
          <w:b/>
          <w:bCs/>
          <w:sz w:val="18"/>
          <w:szCs w:val="18"/>
          <w:lang w:val="en-GB"/>
        </w:rPr>
        <w:t xml:space="preserve"> and </w:t>
      </w:r>
      <w:r w:rsidR="004A1EC7">
        <w:rPr>
          <w:b/>
          <w:bCs/>
          <w:sz w:val="18"/>
          <w:szCs w:val="18"/>
          <w:lang w:val="en-GB"/>
        </w:rPr>
        <w:t>‘</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 xml:space="preserve">. </w:t>
      </w:r>
      <w:r w:rsidR="004A1EC7" w:rsidRPr="0048340E">
        <w:rPr>
          <w:b/>
          <w:bCs/>
          <w:i/>
          <w:iCs/>
          <w:sz w:val="18"/>
          <w:szCs w:val="18"/>
          <w:lang w:val="en-GB"/>
        </w:rPr>
        <w:t>Right</w:t>
      </w:r>
      <w:r w:rsidR="004A1EC7" w:rsidRPr="001D2043">
        <w:rPr>
          <w:b/>
          <w:bCs/>
          <w:sz w:val="18"/>
          <w:szCs w:val="18"/>
          <w:lang w:val="en-GB"/>
        </w:rPr>
        <w:t>:</w:t>
      </w:r>
      <w:r w:rsidR="004A1EC7">
        <w:rPr>
          <w:b/>
          <w:bCs/>
          <w:sz w:val="18"/>
          <w:szCs w:val="18"/>
          <w:lang w:val="en-GB"/>
        </w:rPr>
        <w:t xml:space="preserve"> Testing</w:t>
      </w:r>
      <w:r w:rsidR="004A1EC7" w:rsidRPr="004A1EC7">
        <w:rPr>
          <w:b/>
          <w:bCs/>
          <w:sz w:val="18"/>
          <w:szCs w:val="18"/>
          <w:lang w:val="en-GB"/>
        </w:rPr>
        <w:t xml:space="preserve"> </w:t>
      </w:r>
      <w:r w:rsidR="004A1EC7" w:rsidRPr="001D2043">
        <w:rPr>
          <w:b/>
          <w:bCs/>
          <w:sz w:val="18"/>
          <w:szCs w:val="18"/>
          <w:lang w:val="en-GB"/>
        </w:rPr>
        <w:t>under IID circumstance</w:t>
      </w:r>
      <w:r w:rsidR="005704AC">
        <w:rPr>
          <w:b/>
          <w:bCs/>
          <w:sz w:val="18"/>
          <w:szCs w:val="18"/>
          <w:lang w:val="en-GB"/>
        </w:rPr>
        <w:t xml:space="preserve"> and</w:t>
      </w:r>
      <w:r w:rsidR="004A1EC7">
        <w:rPr>
          <w:b/>
          <w:bCs/>
          <w:sz w:val="18"/>
          <w:szCs w:val="18"/>
          <w:lang w:val="en-GB"/>
        </w:rPr>
        <w:t xml:space="preserve"> ‘</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w:t>
      </w:r>
    </w:p>
    <w:p w14:paraId="79B6A655" w14:textId="152F90EB" w:rsidR="001D2043" w:rsidRDefault="001D2043" w:rsidP="001D2043">
      <w:r>
        <w:rPr>
          <w:rFonts w:hint="eastAsia"/>
        </w:rPr>
        <w:t>I</w:t>
      </w:r>
      <w:r>
        <w:t xml:space="preserve">n some other cases, </w:t>
      </w:r>
      <w:r w:rsidR="000B59ED">
        <w:t>anomaly</w:t>
      </w:r>
      <w:r>
        <w:t xml:space="preserve"> nodes may upload training results over </w:t>
      </w:r>
      <w:r w:rsidR="00DB3314">
        <w:t xml:space="preserve">the </w:t>
      </w:r>
      <w:r>
        <w:t xml:space="preserve">dataset with </w:t>
      </w:r>
      <w:r w:rsidR="00DB3314">
        <w:t xml:space="preserve">the </w:t>
      </w:r>
      <w:r>
        <w:t>shuffled label</w:t>
      </w:r>
      <w:r w:rsidR="00DB3314">
        <w:t>s</w:t>
      </w:r>
      <w:r>
        <w:t>,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7BBAE69F">
            <wp:extent cx="2729400" cy="1722120"/>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5333" cy="1763721"/>
                    </a:xfrm>
                    <a:prstGeom prst="rect">
                      <a:avLst/>
                    </a:prstGeom>
                    <a:noFill/>
                    <a:ln>
                      <a:noFill/>
                    </a:ln>
                  </pic:spPr>
                </pic:pic>
              </a:graphicData>
            </a:graphic>
          </wp:inline>
        </w:drawing>
      </w:r>
    </w:p>
    <w:p w14:paraId="72190753" w14:textId="1454D831"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411AE7">
        <w:rPr>
          <w:b/>
          <w:bCs/>
          <w:sz w:val="18"/>
          <w:szCs w:val="18"/>
          <w:lang w:val="en-GB"/>
        </w:rPr>
        <w:t>Testing</w:t>
      </w:r>
      <w:r w:rsidR="00411AE7" w:rsidRPr="004A1EC7">
        <w:rPr>
          <w:b/>
          <w:bCs/>
          <w:sz w:val="18"/>
          <w:szCs w:val="18"/>
          <w:lang w:val="en-GB"/>
        </w:rPr>
        <w:t xml:space="preserve"> </w:t>
      </w:r>
      <w:r w:rsidR="00411AE7" w:rsidRPr="001D2043">
        <w:rPr>
          <w:b/>
          <w:bCs/>
          <w:sz w:val="18"/>
          <w:szCs w:val="18"/>
          <w:lang w:val="en-GB"/>
        </w:rPr>
        <w:t>with 40k dataset under IID condition</w:t>
      </w:r>
      <w:r w:rsidR="00411AE7">
        <w:rPr>
          <w:b/>
          <w:bCs/>
          <w:sz w:val="18"/>
          <w:szCs w:val="18"/>
          <w:lang w:val="en-GB"/>
        </w:rPr>
        <w:t xml:space="preserve"> and ‘3</w:t>
      </w:r>
      <w:r w:rsidR="00411AE7" w:rsidRPr="001D2043">
        <w:rPr>
          <w:b/>
          <w:bCs/>
          <w:sz w:val="18"/>
          <w:szCs w:val="18"/>
          <w:lang w:val="en-GB"/>
        </w:rPr>
        <w:t>%</w:t>
      </w:r>
      <w:r w:rsidR="00411AE7">
        <w:rPr>
          <w:b/>
          <w:bCs/>
          <w:sz w:val="18"/>
          <w:szCs w:val="18"/>
          <w:lang w:val="en-GB"/>
        </w:rPr>
        <w:t>’ anomaly</w:t>
      </w:r>
      <w:r w:rsidR="00411AE7" w:rsidRPr="001D2043">
        <w:rPr>
          <w:b/>
          <w:bCs/>
          <w:sz w:val="18"/>
          <w:szCs w:val="18"/>
          <w:lang w:val="en-GB"/>
        </w:rPr>
        <w:t xml:space="preserve"> node</w:t>
      </w:r>
      <w:r w:rsidR="00411AE7">
        <w:rPr>
          <w:b/>
          <w:bCs/>
          <w:sz w:val="18"/>
          <w:szCs w:val="18"/>
          <w:lang w:val="en-GB"/>
        </w:rPr>
        <w:t>.</w:t>
      </w:r>
    </w:p>
    <w:p w14:paraId="765A154F" w14:textId="5CB2996B" w:rsidR="0084427A" w:rsidRDefault="0003316B" w:rsidP="0084427A">
      <w:pPr>
        <w:pStyle w:val="3"/>
      </w:pPr>
      <w:bookmarkStart w:id="26" w:name="_Toc47373012"/>
      <w:r>
        <w:t>Client Size</w:t>
      </w:r>
      <w:bookmarkEnd w:id="26"/>
    </w:p>
    <w:p w14:paraId="00D776CF" w14:textId="5CC02953" w:rsidR="006B52DD" w:rsidRDefault="006B52DD" w:rsidP="006B52DD">
      <w:r>
        <w:t>From</w:t>
      </w:r>
      <w:r w:rsidRPr="00EC4EB5">
        <w:t xml:space="preserve"> Figure 8 </w:t>
      </w:r>
      <w:r>
        <w:t>below we can see training with 40 client nodes is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at</w:t>
      </w:r>
      <w:r w:rsidR="00137068">
        <w:t xml:space="preserve"> </w:t>
      </w:r>
      <w:r>
        <w:t xml:space="preserve">minimal loss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4BA3E883">
            <wp:extent cx="2712720" cy="169485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9249" cy="1705177"/>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2B67AC32">
            <wp:extent cx="2621280" cy="1676290"/>
            <wp:effectExtent l="0" t="0" r="7620" b="63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43830" cy="1690711"/>
                    </a:xfrm>
                    <a:prstGeom prst="rect">
                      <a:avLst/>
                    </a:prstGeom>
                    <a:noFill/>
                    <a:ln>
                      <a:noFill/>
                    </a:ln>
                  </pic:spPr>
                </pic:pic>
              </a:graphicData>
            </a:graphic>
          </wp:inline>
        </w:drawing>
      </w:r>
    </w:p>
    <w:p w14:paraId="34321835" w14:textId="7E781233"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w:t>
      </w:r>
      <w:r w:rsidR="00A45E01">
        <w:rPr>
          <w:b/>
          <w:bCs/>
          <w:sz w:val="18"/>
          <w:szCs w:val="18"/>
          <w:lang w:val="en-GB"/>
        </w:rPr>
        <w:t xml:space="preserve">. </w:t>
      </w:r>
    </w:p>
    <w:p w14:paraId="3ACD5AE8" w14:textId="77777777" w:rsidR="0084427A" w:rsidRDefault="0084427A" w:rsidP="0084427A">
      <w:pPr>
        <w:pStyle w:val="3"/>
      </w:pPr>
      <w:bookmarkStart w:id="27" w:name="_Toc47373013"/>
      <w:r w:rsidRPr="001D3555">
        <w:t>Delayed Update</w:t>
      </w:r>
      <w:bookmarkEnd w:id="27"/>
    </w:p>
    <w:p w14:paraId="656FFB36" w14:textId="519F19B4" w:rsidR="004A338A" w:rsidRDefault="004A338A" w:rsidP="004A338A">
      <w:r>
        <w:t xml:space="preserve">Statistical tests are applied to </w:t>
      </w:r>
      <w:r w:rsidR="00662A6A">
        <w:t>detect</w:t>
      </w:r>
      <w:r>
        <w:t xml:space="preserve"> the difference between no-delay-node case</w:t>
      </w:r>
      <w:r w:rsidR="00137068">
        <w:t>s</w:t>
      </w:r>
      <w:r>
        <w:t xml:space="preserve"> and other situations. Statistical tests show a significance between with or without delayed </w:t>
      </w:r>
      <w:r w:rsidR="00137068">
        <w:t>nodes</w:t>
      </w:r>
      <w:r>
        <w:t xml:space="preserve"> in </w:t>
      </w:r>
      <w:r w:rsidR="004C1206">
        <w:t xml:space="preserve">the </w:t>
      </w:r>
      <w:r>
        <w:t>speed to reach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lastRenderedPageBreak/>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233DF75E" w:rsidR="004A338A" w:rsidRDefault="00A42A74" w:rsidP="004A338A">
      <w:pPr>
        <w:jc w:val="center"/>
      </w:pPr>
      <w:r>
        <w:rPr>
          <w:noProof/>
        </w:rPr>
        <w:drawing>
          <wp:inline distT="0" distB="0" distL="0" distR="0" wp14:anchorId="6AC13051" wp14:editId="7CCEFE16">
            <wp:extent cx="2385060" cy="1539170"/>
            <wp:effectExtent l="0" t="0" r="0" b="4445"/>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3815" cy="154482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2E430841">
            <wp:extent cx="2453640" cy="1542121"/>
            <wp:effectExtent l="0" t="0" r="381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50854" cy="1603221"/>
                    </a:xfrm>
                    <a:prstGeom prst="rect">
                      <a:avLst/>
                    </a:prstGeom>
                    <a:noFill/>
                    <a:ln>
                      <a:noFill/>
                    </a:ln>
                  </pic:spPr>
                </pic:pic>
              </a:graphicData>
            </a:graphic>
          </wp:inline>
        </w:drawing>
      </w:r>
    </w:p>
    <w:p w14:paraId="1ED358DA" w14:textId="2B83CD08"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w:t>
      </w:r>
      <w:r w:rsidR="00F867AF">
        <w:rPr>
          <w:b/>
          <w:bCs/>
          <w:sz w:val="18"/>
          <w:szCs w:val="18"/>
          <w:lang w:val="en-GB"/>
        </w:rPr>
        <w:t xml:space="preserve">the </w:t>
      </w:r>
      <w:r w:rsidRPr="004A338A">
        <w:rPr>
          <w:b/>
          <w:bCs/>
          <w:sz w:val="18"/>
          <w:szCs w:val="18"/>
          <w:lang w:val="en-GB"/>
        </w:rPr>
        <w:t xml:space="preserve">minimum, group by </w:t>
      </w:r>
      <w:r w:rsidR="00DB4054">
        <w:rPr>
          <w:b/>
          <w:bCs/>
          <w:sz w:val="18"/>
          <w:szCs w:val="18"/>
          <w:lang w:val="en-GB"/>
        </w:rPr>
        <w:t xml:space="preserve">the </w:t>
      </w:r>
      <w:r w:rsidRPr="004A338A">
        <w:rPr>
          <w:b/>
          <w:bCs/>
          <w:sz w:val="18"/>
          <w:szCs w:val="18"/>
          <w:lang w:val="en-GB"/>
        </w:rPr>
        <w:t>proportion</w:t>
      </w:r>
      <w:r w:rsidR="00F867AF">
        <w:rPr>
          <w:b/>
          <w:bCs/>
          <w:sz w:val="18"/>
          <w:szCs w:val="18"/>
          <w:lang w:val="en-GB"/>
        </w:rPr>
        <w:t xml:space="preserve"> range</w:t>
      </w:r>
      <w:r w:rsidRPr="004A338A">
        <w:rPr>
          <w:b/>
          <w:bCs/>
          <w:sz w:val="18"/>
          <w:szCs w:val="18"/>
          <w:lang w:val="en-GB"/>
        </w:rPr>
        <w:t xml:space="preserve"> of delayed nodes</w:t>
      </w:r>
      <w:r w:rsidR="00F867AF">
        <w:rPr>
          <w:b/>
          <w:bCs/>
          <w:sz w:val="18"/>
          <w:szCs w:val="18"/>
          <w:lang w:val="en-GB"/>
        </w:rPr>
        <w:t xml:space="preserve"> when</w:t>
      </w:r>
      <w:r w:rsidRPr="004A338A">
        <w:rPr>
          <w:b/>
          <w:bCs/>
          <w:sz w:val="18"/>
          <w:szCs w:val="18"/>
          <w:lang w:val="en-GB"/>
        </w:rPr>
        <w:t xml:space="preserve"> delay speed </w:t>
      </w:r>
      <w:r w:rsidR="00F867AF">
        <w:rPr>
          <w:b/>
          <w:bCs/>
          <w:sz w:val="18"/>
          <w:szCs w:val="18"/>
          <w:lang w:val="en-GB"/>
        </w:rPr>
        <w:t>set</w:t>
      </w:r>
      <w:r w:rsidRPr="004A338A">
        <w:rPr>
          <w:b/>
          <w:bCs/>
          <w:sz w:val="18"/>
          <w:szCs w:val="18"/>
          <w:lang w:val="en-GB"/>
        </w:rPr>
        <w:t xml:space="preserve"> to 3</w:t>
      </w:r>
      <w:r w:rsidR="00F867AF">
        <w:rPr>
          <w:b/>
          <w:bCs/>
          <w:sz w:val="18"/>
          <w:szCs w:val="18"/>
          <w:lang w:val="en-GB"/>
        </w:rPr>
        <w:t xml:space="preserve">. </w:t>
      </w:r>
    </w:p>
    <w:p w14:paraId="2D045D91" w14:textId="28714D5E" w:rsidR="004A338A" w:rsidRDefault="00A42A74" w:rsidP="004A338A">
      <w:pPr>
        <w:jc w:val="center"/>
      </w:pPr>
      <w:r>
        <w:rPr>
          <w:noProof/>
        </w:rPr>
        <w:drawing>
          <wp:inline distT="0" distB="0" distL="0" distR="0" wp14:anchorId="6A283ABB" wp14:editId="080D327E">
            <wp:extent cx="2454633" cy="1569720"/>
            <wp:effectExtent l="0" t="0" r="3175"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82622" cy="1587619"/>
                    </a:xfrm>
                    <a:prstGeom prst="rect">
                      <a:avLst/>
                    </a:prstGeom>
                    <a:noFill/>
                    <a:ln>
                      <a:noFill/>
                    </a:ln>
                  </pic:spPr>
                </pic:pic>
              </a:graphicData>
            </a:graphic>
          </wp:inline>
        </w:drawing>
      </w:r>
      <w:r w:rsidR="004A338A">
        <w:rPr>
          <w:noProof/>
        </w:rPr>
        <w:drawing>
          <wp:inline distT="0" distB="0" distL="0" distR="0" wp14:anchorId="26144266" wp14:editId="3B8DE17C">
            <wp:extent cx="2415540" cy="1545684"/>
            <wp:effectExtent l="0" t="0" r="381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15774" cy="1609823"/>
                    </a:xfrm>
                    <a:prstGeom prst="rect">
                      <a:avLst/>
                    </a:prstGeom>
                    <a:noFill/>
                    <a:ln>
                      <a:noFill/>
                    </a:ln>
                  </pic:spPr>
                </pic:pic>
              </a:graphicData>
            </a:graphic>
          </wp:inline>
        </w:drawing>
      </w:r>
    </w:p>
    <w:p w14:paraId="732547BA" w14:textId="400882A4"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006E2BAD" w:rsidRPr="004A338A">
        <w:rPr>
          <w:b/>
          <w:bCs/>
          <w:sz w:val="18"/>
          <w:szCs w:val="18"/>
          <w:lang w:val="en-GB"/>
        </w:rPr>
        <w:t xml:space="preserve">Box plot of </w:t>
      </w:r>
      <w:r w:rsidR="006E2BAD">
        <w:rPr>
          <w:b/>
          <w:bCs/>
          <w:sz w:val="18"/>
          <w:szCs w:val="18"/>
          <w:lang w:val="en-GB"/>
        </w:rPr>
        <w:t xml:space="preserve">the </w:t>
      </w:r>
      <w:r w:rsidR="006E2BAD" w:rsidRPr="004A338A">
        <w:rPr>
          <w:b/>
          <w:bCs/>
          <w:sz w:val="18"/>
          <w:szCs w:val="18"/>
          <w:lang w:val="en-GB"/>
        </w:rPr>
        <w:t>round index (</w:t>
      </w:r>
      <w:r w:rsidR="006E2BAD" w:rsidRPr="0048340E">
        <w:rPr>
          <w:b/>
          <w:bCs/>
          <w:i/>
          <w:iCs/>
          <w:sz w:val="18"/>
          <w:szCs w:val="18"/>
          <w:lang w:val="en-GB"/>
        </w:rPr>
        <w:t>Left</w:t>
      </w:r>
      <w:r w:rsidR="006E2BAD" w:rsidRPr="004A338A">
        <w:rPr>
          <w:b/>
          <w:bCs/>
          <w:sz w:val="18"/>
          <w:szCs w:val="18"/>
          <w:lang w:val="en-GB"/>
        </w:rPr>
        <w:t>) and accuracy (</w:t>
      </w:r>
      <w:r w:rsidR="006E2BAD" w:rsidRPr="0048340E">
        <w:rPr>
          <w:b/>
          <w:bCs/>
          <w:i/>
          <w:iCs/>
          <w:sz w:val="18"/>
          <w:szCs w:val="18"/>
          <w:lang w:val="en-GB"/>
        </w:rPr>
        <w:t>Right</w:t>
      </w:r>
      <w:r w:rsidR="006E2BAD" w:rsidRPr="004A338A">
        <w:rPr>
          <w:b/>
          <w:bCs/>
          <w:sz w:val="18"/>
          <w:szCs w:val="18"/>
          <w:lang w:val="en-GB"/>
        </w:rPr>
        <w:t xml:space="preserve">) where loss is minimum, group by delay speed, when </w:t>
      </w:r>
      <w:r w:rsidR="006E2BAD">
        <w:rPr>
          <w:b/>
          <w:bCs/>
          <w:sz w:val="18"/>
          <w:szCs w:val="18"/>
          <w:lang w:val="en-GB"/>
        </w:rPr>
        <w:t xml:space="preserve">delay </w:t>
      </w:r>
      <w:r w:rsidR="006E2BAD" w:rsidRPr="004A338A">
        <w:rPr>
          <w:b/>
          <w:bCs/>
          <w:sz w:val="18"/>
          <w:szCs w:val="18"/>
          <w:lang w:val="en-GB"/>
        </w:rPr>
        <w:t xml:space="preserve">proportion </w:t>
      </w:r>
      <w:r w:rsidR="006E2BAD">
        <w:rPr>
          <w:b/>
          <w:bCs/>
          <w:sz w:val="18"/>
          <w:szCs w:val="18"/>
          <w:lang w:val="en-GB"/>
        </w:rPr>
        <w:t>ranges in ‘&lt;50’.</w:t>
      </w:r>
    </w:p>
    <w:p w14:paraId="49D89B7B" w14:textId="77777777" w:rsidR="008F04E4" w:rsidRPr="001D3555" w:rsidRDefault="008F04E4" w:rsidP="008F04E4">
      <w:pPr>
        <w:pStyle w:val="3"/>
      </w:pPr>
      <w:bookmarkStart w:id="28" w:name="_Toc47373014"/>
      <w:r w:rsidRPr="001D3555">
        <w:t>Shar</w:t>
      </w:r>
      <w:r>
        <w:t>ing and Resampling</w:t>
      </w:r>
      <w:r w:rsidRPr="001D3555">
        <w:t xml:space="preserve"> </w:t>
      </w:r>
      <w:r>
        <w:t>Data</w:t>
      </w:r>
      <w:bookmarkEnd w:id="28"/>
    </w:p>
    <w:p w14:paraId="5345B629" w14:textId="5B52C414" w:rsidR="006621D6" w:rsidRDefault="006621D6" w:rsidP="006621D6">
      <w:r>
        <w:t>In this scenario</w:t>
      </w:r>
      <w:r w:rsidR="00DB4054">
        <w:t>,</w:t>
      </w:r>
      <w:r>
        <w:t xml:space="preserve"> we compare different methods of using shared data. As we mentioned before, each client owns a mixed pool of local and shared data. When the shared amount is small (in this case, 2.5%), data in the pool is still unbalanced.</w:t>
      </w:r>
    </w:p>
    <w:p w14:paraId="346A30F7" w14:textId="78E2CD95" w:rsidR="006621D6" w:rsidRDefault="006621D6" w:rsidP="006621D6">
      <w:r w:rsidRPr="00CB4289">
        <w:t xml:space="preserve">Figure 11 </w:t>
      </w:r>
      <w:r>
        <w:t xml:space="preserve">shows the results between directly using the mixed dataset and doing resample on the mixed dataset when sharing data is as large as 2.5% of </w:t>
      </w:r>
      <w:r w:rsidR="00DB4054">
        <w:t xml:space="preserve">the </w:t>
      </w:r>
      <w:r>
        <w:t>total dataset,</w:t>
      </w:r>
      <w:r w:rsidRPr="00C26CCF">
        <w:t xml:space="preserve"> </w:t>
      </w:r>
      <w:r>
        <w:t xml:space="preserve">tested with 4k dataset under 1 class and 5 class non-IID. Oversampling strategies seem to converge at </w:t>
      </w:r>
      <w:r w:rsidR="00DB4054">
        <w:t xml:space="preserve">a </w:t>
      </w:r>
      <w:r>
        <w:t xml:space="preserve">faster speed than </w:t>
      </w:r>
      <w:r w:rsidR="00DB4054">
        <w:t xml:space="preserve">the </w:t>
      </w:r>
      <w:r>
        <w:t xml:space="preserve">share-only method and under-sampling method. When data is seriously non-IID (the 1 class cases), all </w:t>
      </w:r>
      <w:r w:rsidRPr="003550A0">
        <w:t xml:space="preserve">those methods perform better than without sharing but still cannot reach the accuracy level of the IID case. While the data is not </w:t>
      </w:r>
      <w:r>
        <w:t xml:space="preserve">seriously non-IID (the 5 class cases), share-only and oversampling methods only have </w:t>
      </w:r>
      <w:r w:rsidR="00DB4054">
        <w:t xml:space="preserve">a </w:t>
      </w:r>
      <w:r>
        <w:t xml:space="preserve">subtle influence on the accuracy curve, while </w:t>
      </w:r>
      <w:r w:rsidR="00DB4054">
        <w:t xml:space="preserve">the </w:t>
      </w:r>
      <w:r>
        <w:t xml:space="preserve">under-sampling method seems to have placed a negative influence on original accuracy. </w:t>
      </w:r>
    </w:p>
    <w:p w14:paraId="733C4538" w14:textId="63309EC0" w:rsidR="00BD6BD7" w:rsidRPr="006621D6" w:rsidRDefault="006621D6" w:rsidP="006621D6">
      <w:pPr>
        <w:spacing w:after="0"/>
        <w:rPr>
          <w:rFonts w:asciiTheme="minorHAnsi" w:hAnsiTheme="minorHAnsi"/>
          <w:sz w:val="21"/>
          <w:lang w:val="en-US"/>
        </w:rPr>
      </w:pPr>
      <w:r w:rsidRPr="00325EA8">
        <w:rPr>
          <w:lang w:eastAsia="zh-CN"/>
        </w:rPr>
        <w:t xml:space="preserve">Also, the oversampling methods we tested here require </w:t>
      </w:r>
      <w:r w:rsidR="00DB4054">
        <w:rPr>
          <w:lang w:eastAsia="zh-CN"/>
        </w:rPr>
        <w:t xml:space="preserve">a </w:t>
      </w:r>
      <w:r w:rsidRPr="00325EA8">
        <w:rPr>
          <w:lang w:eastAsia="zh-CN"/>
        </w:rPr>
        <w:t>large amount of comput</w:t>
      </w:r>
      <w:r>
        <w:rPr>
          <w:lang w:eastAsia="zh-CN"/>
        </w:rPr>
        <w:t>ing</w:t>
      </w:r>
      <w:r w:rsidRPr="00325EA8">
        <w:rPr>
          <w:lang w:eastAsia="zh-CN"/>
        </w:rPr>
        <w:t xml:space="preserve">. </w:t>
      </w:r>
      <w:r>
        <w:t>Considering</w:t>
      </w:r>
      <w:r>
        <w:rPr>
          <w:lang w:eastAsia="zh-CN"/>
        </w:rPr>
        <w:t xml:space="preserve"> the fact that </w:t>
      </w:r>
      <w:r w:rsidR="00DB4054">
        <w:rPr>
          <w:lang w:eastAsia="zh-CN"/>
        </w:rPr>
        <w:t xml:space="preserve">the </w:t>
      </w:r>
      <w:r>
        <w:rPr>
          <w:lang w:eastAsia="zh-CN"/>
        </w:rPr>
        <w:t xml:space="preserve">share-only method can be much </w:t>
      </w:r>
      <w:r>
        <w:t>convenien</w:t>
      </w:r>
      <w:r w:rsidR="00DB4054">
        <w:t>t</w:t>
      </w:r>
      <w:r>
        <w:rPr>
          <w:lang w:eastAsia="zh-CN"/>
        </w:rPr>
        <w:t xml:space="preserve"> and have similar or </w:t>
      </w:r>
      <w:r>
        <w:rPr>
          <w:lang w:eastAsia="zh-CN"/>
        </w:rPr>
        <w:lastRenderedPageBreak/>
        <w:t xml:space="preserve">even better results than the resampling ones, in our case, this method seems to be the best strategy of using shared data. </w:t>
      </w:r>
      <w:r w:rsidR="002D080D">
        <w:rPr>
          <w:lang w:eastAsia="zh-CN"/>
        </w:rPr>
        <w:t xml:space="preserve"> </w:t>
      </w:r>
    </w:p>
    <w:p w14:paraId="2882826A" w14:textId="5E8E9618" w:rsidR="005829BC" w:rsidRDefault="00075094" w:rsidP="002D080D">
      <w:pPr>
        <w:jc w:val="center"/>
      </w:pPr>
      <w:r>
        <w:rPr>
          <w:noProof/>
        </w:rPr>
        <w:drawing>
          <wp:inline distT="0" distB="0" distL="0" distR="0" wp14:anchorId="68076E1A" wp14:editId="041F2501">
            <wp:extent cx="2660650" cy="1688796"/>
            <wp:effectExtent l="0" t="0" r="635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16166" cy="1724034"/>
                    </a:xfrm>
                    <a:prstGeom prst="rect">
                      <a:avLst/>
                    </a:prstGeom>
                    <a:noFill/>
                    <a:ln>
                      <a:noFill/>
                    </a:ln>
                  </pic:spPr>
                </pic:pic>
              </a:graphicData>
            </a:graphic>
          </wp:inline>
        </w:drawing>
      </w:r>
      <w:r w:rsidRPr="00075094">
        <w:t xml:space="preserve"> </w:t>
      </w:r>
      <w:r>
        <w:rPr>
          <w:noProof/>
        </w:rPr>
        <w:drawing>
          <wp:inline distT="0" distB="0" distL="0" distR="0" wp14:anchorId="450E6252" wp14:editId="518F4341">
            <wp:extent cx="2647950" cy="1680733"/>
            <wp:effectExtent l="0" t="0" r="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6395" cy="1711483"/>
                    </a:xfrm>
                    <a:prstGeom prst="rect">
                      <a:avLst/>
                    </a:prstGeom>
                    <a:noFill/>
                    <a:ln>
                      <a:noFill/>
                    </a:ln>
                  </pic:spPr>
                </pic:pic>
              </a:graphicData>
            </a:graphic>
          </wp:inline>
        </w:drawing>
      </w:r>
    </w:p>
    <w:p w14:paraId="5C83216B" w14:textId="336998EB"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w:t>
      </w:r>
      <w:r w:rsidR="008B3809">
        <w:rPr>
          <w:b/>
          <w:bCs/>
          <w:sz w:val="18"/>
          <w:szCs w:val="18"/>
          <w:lang w:val="en-GB"/>
        </w:rPr>
        <w:t>various sharing and resampling</w:t>
      </w:r>
      <w:r w:rsidR="004F0CF2" w:rsidRPr="00B1403B">
        <w:rPr>
          <w:b/>
          <w:bCs/>
          <w:sz w:val="18"/>
          <w:szCs w:val="18"/>
          <w:lang w:val="en-GB"/>
        </w:rPr>
        <w:t xml:space="preserve"> strategies</w:t>
      </w:r>
      <w:r w:rsidRPr="00B1403B">
        <w:rPr>
          <w:b/>
          <w:bCs/>
          <w:sz w:val="18"/>
          <w:szCs w:val="18"/>
          <w:lang w:val="en-GB"/>
        </w:rPr>
        <w:t xml:space="preserve">,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853357">
      <w:pPr>
        <w:pStyle w:val="2"/>
        <w:rPr>
          <w:lang w:val="en-GB"/>
        </w:rPr>
      </w:pPr>
      <w:bookmarkStart w:id="29" w:name="_Toc47373015"/>
      <w:r w:rsidRPr="007E3B47">
        <w:rPr>
          <w:szCs w:val="28"/>
        </w:rPr>
        <w:t>Cloud implementation</w:t>
      </w:r>
      <w:bookmarkEnd w:id="29"/>
    </w:p>
    <w:p w14:paraId="4EA3D7F5" w14:textId="46F97EF4" w:rsidR="00F6660A" w:rsidRDefault="00853357" w:rsidP="00853357">
      <w:r>
        <w:rPr>
          <w:rFonts w:hint="eastAsia"/>
        </w:rPr>
        <w:t>W</w:t>
      </w:r>
      <w:r>
        <w:t xml:space="preserve">e have successfully performed </w:t>
      </w:r>
      <w:r w:rsidR="00CA68E7">
        <w:t>our example task</w:t>
      </w:r>
      <w:r>
        <w:t xml:space="preserve"> on the cloud.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w:t>
      </w:r>
      <w:r w:rsidR="00DB4054">
        <w:t>-</w:t>
      </w:r>
      <w:r>
        <w:t xml:space="preserve">axis to show </w:t>
      </w:r>
      <w:r w:rsidR="00DB4054">
        <w:t xml:space="preserve">a </w:t>
      </w:r>
      <w:r>
        <w:t>much clearer difference, the result</w:t>
      </w:r>
      <w:r w:rsidR="009D2D30">
        <w:t>s</w:t>
      </w:r>
      <w:r w:rsidR="008109B5">
        <w:t xml:space="preserve"> in </w:t>
      </w:r>
      <w:r w:rsidR="00DB4054">
        <w:t xml:space="preserve">the </w:t>
      </w:r>
      <w:r w:rsidR="008109B5">
        <w:t>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46560AA2"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00394C99">
        <w:rPr>
          <w:b/>
          <w:bCs/>
          <w:sz w:val="18"/>
          <w:szCs w:val="18"/>
          <w:lang w:val="en-GB"/>
        </w:rPr>
        <w:t xml:space="preserve">the </w:t>
      </w:r>
      <w:r w:rsidRPr="00853357">
        <w:rPr>
          <w:b/>
          <w:bCs/>
          <w:sz w:val="18"/>
          <w:szCs w:val="18"/>
          <w:lang w:val="en-GB"/>
        </w:rPr>
        <w:t xml:space="preserve">OIA-DDR dataset. </w:t>
      </w:r>
    </w:p>
    <w:p w14:paraId="02177BB5" w14:textId="1F9EE093" w:rsidR="007022C8" w:rsidRPr="00695ECF" w:rsidRDefault="007A783B" w:rsidP="002F407D">
      <w:pPr>
        <w:pStyle w:val="1"/>
        <w:rPr>
          <w:lang w:val="en-GB"/>
        </w:rPr>
      </w:pPr>
      <w:bookmarkStart w:id="30" w:name="_Toc47373016"/>
      <w:r>
        <w:rPr>
          <w:lang w:val="en-GB"/>
        </w:rPr>
        <w:t>Discussion</w:t>
      </w:r>
      <w:bookmarkEnd w:id="30"/>
    </w:p>
    <w:p w14:paraId="31D13154" w14:textId="68F67F14" w:rsidR="00BB770C"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 xml:space="preserve">larger dataset and </w:t>
      </w:r>
      <w:r w:rsidR="003D41DF">
        <w:rPr>
          <w:rFonts w:cs="Times New Roman"/>
          <w:szCs w:val="24"/>
        </w:rPr>
        <w:t xml:space="preserve">we show </w:t>
      </w:r>
      <w:r w:rsidRPr="00BF5F58">
        <w:rPr>
          <w:rFonts w:cs="Times New Roman"/>
          <w:szCs w:val="24"/>
        </w:rPr>
        <w:t xml:space="preserve">a weaker effect of data poisoning. These results may indicate that when defense methods are </w:t>
      </w:r>
      <w:r w:rsidRPr="00BF5F58">
        <w:rPr>
          <w:rFonts w:cs="Times New Roman"/>
          <w:szCs w:val="24"/>
        </w:rPr>
        <w:lastRenderedPageBreak/>
        <w:t>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w:t>
      </w:r>
      <w:r w:rsidR="00FF7DF8">
        <w:rPr>
          <w:rFonts w:cs="Times New Roman"/>
          <w:szCs w:val="24"/>
        </w:rPr>
        <w:t>-</w:t>
      </w:r>
      <w:r w:rsidR="00984940">
        <w:rPr>
          <w:rFonts w:cs="Times New Roman"/>
          <w:szCs w:val="24"/>
        </w:rPr>
        <w:t>frequency</w:t>
      </w:r>
      <w:r w:rsidR="00CD6F12">
        <w:rPr>
          <w:rFonts w:cs="Times New Roman"/>
          <w:szCs w:val="24"/>
        </w:rPr>
        <w:t xml:space="preserve"> attacks</w:t>
      </w:r>
      <w:r w:rsidRPr="00BF5F58">
        <w:rPr>
          <w:rFonts w:cs="Times New Roman"/>
          <w:szCs w:val="24"/>
        </w:rPr>
        <w:t xml:space="preserve">.  </w:t>
      </w:r>
    </w:p>
    <w:p w14:paraId="53761A73" w14:textId="6C4A1C91" w:rsidR="00606012" w:rsidRDefault="00606012" w:rsidP="00BB770C">
      <w:pPr>
        <w:rPr>
          <w:rFonts w:cs="Times New Roman"/>
          <w:szCs w:val="24"/>
          <w:lang w:eastAsia="zh-CN"/>
        </w:rPr>
      </w:pPr>
      <w:r>
        <w:rPr>
          <w:rFonts w:cs="Times New Roman"/>
          <w:szCs w:val="24"/>
          <w:lang w:eastAsia="zh-CN"/>
        </w:rPr>
        <w:t>In this project, we perform untargeted poisoning</w:t>
      </w:r>
      <w:r w:rsidR="009023A0">
        <w:rPr>
          <w:rFonts w:cs="Times New Roman"/>
          <w:szCs w:val="24"/>
          <w:lang w:eastAsia="zh-CN"/>
        </w:rPr>
        <w:t xml:space="preserve"> in repeated form</w:t>
      </w:r>
      <w:r>
        <w:rPr>
          <w:rFonts w:cs="Times New Roman"/>
          <w:szCs w:val="24"/>
          <w:lang w:eastAsia="zh-CN"/>
        </w:rPr>
        <w:t xml:space="preserve">. </w:t>
      </w:r>
      <w:r w:rsidR="009023A0">
        <w:rPr>
          <w:rFonts w:cs="Times New Roman"/>
          <w:szCs w:val="24"/>
          <w:lang w:eastAsia="zh-CN"/>
        </w:rPr>
        <w:t xml:space="preserve">Another research tests targeted poisoning in both single-shot and repeated form </w:t>
      </w:r>
      <w:r w:rsidR="009023A0">
        <w:rPr>
          <w:rFonts w:cs="Times New Roman"/>
          <w:szCs w:val="24"/>
          <w:lang w:eastAsia="zh-CN"/>
        </w:rPr>
        <w:fldChar w:fldCharType="begin"/>
      </w:r>
      <w:r w:rsidR="009023A0">
        <w:rPr>
          <w:rFonts w:cs="Times New Roman"/>
          <w:szCs w:val="24"/>
          <w:lang w:eastAsia="zh-CN"/>
        </w:rPr>
        <w:instrText xml:space="preserve"> ADDIN ZOTERO_ITEM CSL_CITATION {"citationID":"BimSXlkL","properties":{"formattedCitation":"(Bagdasaryan {\\i{}et al.} 2018)","plainCitation":"(Bagdasaryan et al. 2018)","noteIndex":0},"citationItems":[{"id":86,"uris":["http://zotero.org/users/local/YXno2y1x/items/QAXQWNJ4"],"uri":["http://zotero.org/users/local/YXno2y1x/items/QAXQWNJ4"],"itemData":{"id":86,"type":"article-journal","container-title":"arXiv: Cryptography and Security","title":"How To Backdoor Federated Learning.","author":[{"family":"Bagdasaryan","given":"Eugene"},{"family":"Veit","given":"Andreas"},{"family":"Hua","given":"Yiqing"},{"family":"Estrin","given":"Deborah"},{"family":"Shmatikov","given":"Vitaly"}],"issued":{"date-parts":[["2018"]]}}}],"schema":"https://github.com/citation-style-language/schema/raw/master/csl-citation.json"} </w:instrText>
      </w:r>
      <w:r w:rsidR="009023A0">
        <w:rPr>
          <w:rFonts w:cs="Times New Roman"/>
          <w:szCs w:val="24"/>
          <w:lang w:eastAsia="zh-CN"/>
        </w:rPr>
        <w:fldChar w:fldCharType="separate"/>
      </w:r>
      <w:r w:rsidR="009023A0" w:rsidRPr="009023A0">
        <w:rPr>
          <w:rFonts w:cs="Times New Roman"/>
          <w:szCs w:val="24"/>
        </w:rPr>
        <w:t xml:space="preserve">(Bagdasaryan </w:t>
      </w:r>
      <w:r w:rsidR="009023A0" w:rsidRPr="009023A0">
        <w:rPr>
          <w:rFonts w:cs="Times New Roman"/>
          <w:i/>
          <w:iCs/>
          <w:szCs w:val="24"/>
        </w:rPr>
        <w:t>et al.</w:t>
      </w:r>
      <w:r w:rsidR="009023A0" w:rsidRPr="009023A0">
        <w:rPr>
          <w:rFonts w:cs="Times New Roman"/>
          <w:szCs w:val="24"/>
        </w:rPr>
        <w:t xml:space="preserve"> 2018)</w:t>
      </w:r>
      <w:r w:rsidR="009023A0">
        <w:rPr>
          <w:rFonts w:cs="Times New Roman"/>
          <w:szCs w:val="24"/>
          <w:lang w:eastAsia="zh-CN"/>
        </w:rPr>
        <w:fldChar w:fldCharType="end"/>
      </w:r>
      <w:r w:rsidR="009023A0">
        <w:rPr>
          <w:rFonts w:cs="Times New Roman"/>
          <w:szCs w:val="24"/>
          <w:lang w:eastAsia="zh-CN"/>
        </w:rPr>
        <w:t xml:space="preserve">. </w:t>
      </w:r>
    </w:p>
    <w:p w14:paraId="0D21F2CC" w14:textId="547AEF20" w:rsidR="00606012" w:rsidRDefault="00606012" w:rsidP="00BB770C">
      <w:pPr>
        <w:rPr>
          <w:rFonts w:cs="Times New Roman"/>
          <w:szCs w:val="24"/>
        </w:rPr>
      </w:pPr>
    </w:p>
    <w:p w14:paraId="0B347F36" w14:textId="7800F343" w:rsidR="00FD347D" w:rsidRDefault="00FD347D" w:rsidP="00BB770C">
      <w:pPr>
        <w:rPr>
          <w:rFonts w:cs="Times New Roman"/>
          <w:szCs w:val="24"/>
        </w:rPr>
      </w:pPr>
    </w:p>
    <w:p w14:paraId="57813777" w14:textId="19C0A706" w:rsidR="00FD347D" w:rsidRDefault="00FD347D" w:rsidP="00BB770C">
      <w:pPr>
        <w:rPr>
          <w:rFonts w:cs="Times New Roman"/>
          <w:szCs w:val="24"/>
        </w:rPr>
      </w:pPr>
    </w:p>
    <w:p w14:paraId="0ED44662" w14:textId="009CCFBC" w:rsidR="001F6856" w:rsidRDefault="001F6856" w:rsidP="00BB770C">
      <w:pPr>
        <w:rPr>
          <w:rFonts w:cs="Times New Roman"/>
          <w:szCs w:val="24"/>
        </w:rPr>
      </w:pPr>
    </w:p>
    <w:p w14:paraId="1ADA0045" w14:textId="3849078C" w:rsidR="001F6856" w:rsidRDefault="001F6856" w:rsidP="00BB770C">
      <w:pPr>
        <w:rPr>
          <w:rFonts w:cs="Times New Roman"/>
          <w:szCs w:val="24"/>
        </w:rPr>
      </w:pPr>
    </w:p>
    <w:p w14:paraId="64B358D7" w14:textId="4F64237F" w:rsidR="001F6856" w:rsidRDefault="001F6856" w:rsidP="00BB770C">
      <w:pPr>
        <w:rPr>
          <w:rFonts w:cs="Times New Roman"/>
          <w:szCs w:val="24"/>
        </w:rPr>
      </w:pPr>
    </w:p>
    <w:p w14:paraId="4FB28E7C" w14:textId="1011129A" w:rsidR="001F6856" w:rsidRDefault="001F6856" w:rsidP="00BB770C">
      <w:pPr>
        <w:rPr>
          <w:rFonts w:cs="Times New Roman"/>
          <w:szCs w:val="24"/>
        </w:rPr>
      </w:pPr>
    </w:p>
    <w:p w14:paraId="7A035278" w14:textId="6C7FAC18" w:rsidR="001F6856" w:rsidRDefault="001F6856" w:rsidP="00BB770C">
      <w:pPr>
        <w:rPr>
          <w:rFonts w:cs="Times New Roman"/>
          <w:szCs w:val="24"/>
        </w:rPr>
      </w:pPr>
    </w:p>
    <w:p w14:paraId="78FA0123" w14:textId="2A0A95A0" w:rsidR="001F6856" w:rsidRDefault="001F6856" w:rsidP="00BB770C">
      <w:pPr>
        <w:rPr>
          <w:rFonts w:cs="Times New Roman"/>
          <w:szCs w:val="24"/>
        </w:rPr>
      </w:pPr>
    </w:p>
    <w:p w14:paraId="731AE2FA" w14:textId="69829870" w:rsidR="001F6856" w:rsidRDefault="001F6856" w:rsidP="00BB770C">
      <w:pPr>
        <w:rPr>
          <w:rFonts w:cs="Times New Roman"/>
          <w:szCs w:val="24"/>
        </w:rPr>
      </w:pPr>
    </w:p>
    <w:p w14:paraId="521EF833" w14:textId="09248B81" w:rsidR="001F6856" w:rsidRDefault="001F6856" w:rsidP="00BB770C">
      <w:pPr>
        <w:rPr>
          <w:rFonts w:cs="Times New Roman"/>
          <w:szCs w:val="24"/>
        </w:rPr>
      </w:pPr>
    </w:p>
    <w:p w14:paraId="5A089892" w14:textId="16D20889" w:rsidR="001F6856" w:rsidRDefault="001F6856" w:rsidP="00BB770C">
      <w:pPr>
        <w:rPr>
          <w:rFonts w:cs="Times New Roman"/>
          <w:szCs w:val="24"/>
        </w:rPr>
      </w:pPr>
    </w:p>
    <w:p w14:paraId="129E2E0A" w14:textId="77777777" w:rsidR="001F6856" w:rsidRDefault="001F6856" w:rsidP="00BB770C">
      <w:pPr>
        <w:rPr>
          <w:rFonts w:cs="Times New Roman"/>
          <w:szCs w:val="24"/>
        </w:rPr>
      </w:pPr>
    </w:p>
    <w:p w14:paraId="29911FEF" w14:textId="77777777" w:rsidR="00FD347D" w:rsidRDefault="00FD347D" w:rsidP="00BB770C">
      <w:pPr>
        <w:rPr>
          <w:rFonts w:cs="Times New Roman"/>
          <w:szCs w:val="24"/>
        </w:rPr>
      </w:pPr>
    </w:p>
    <w:p w14:paraId="517075ED" w14:textId="6268DAE4" w:rsidR="00606012" w:rsidRDefault="00606012" w:rsidP="00BB770C">
      <w:pPr>
        <w:rPr>
          <w:rFonts w:cs="Times New Roman"/>
          <w:szCs w:val="24"/>
        </w:rPr>
      </w:pPr>
    </w:p>
    <w:p w14:paraId="6BA235D7" w14:textId="77777777" w:rsidR="00606012" w:rsidRDefault="00606012" w:rsidP="00BB770C">
      <w:pPr>
        <w:rPr>
          <w:rFonts w:cs="Times New Roman"/>
          <w:szCs w:val="24"/>
        </w:rPr>
      </w:pPr>
    </w:p>
    <w:p w14:paraId="415E4479" w14:textId="70B54165" w:rsidR="00BB770C" w:rsidRPr="00BF5F58" w:rsidRDefault="00BB770C" w:rsidP="00BB770C">
      <w:pPr>
        <w:rPr>
          <w:rFonts w:cs="Times New Roman"/>
          <w:szCs w:val="24"/>
        </w:rPr>
      </w:pPr>
      <w:r w:rsidRPr="00BF5F58">
        <w:rPr>
          <w:rFonts w:cs="Times New Roman"/>
          <w:szCs w:val="24"/>
        </w:rPr>
        <w:t xml:space="preserve">In testing with </w:t>
      </w:r>
      <w:r w:rsidR="00FF7DF8">
        <w:rPr>
          <w:rFonts w:cs="Times New Roman"/>
          <w:szCs w:val="24"/>
        </w:rPr>
        <w:t xml:space="preserve">the </w:t>
      </w:r>
      <w:r w:rsidRPr="00BF5F58">
        <w:rPr>
          <w:rFonts w:cs="Times New Roman"/>
          <w:szCs w:val="24"/>
        </w:rPr>
        <w:t xml:space="preserve">delayed update, we have observed </w:t>
      </w:r>
      <w:r w:rsidR="00154AA5">
        <w:rPr>
          <w:rFonts w:cs="Times New Roman"/>
          <w:szCs w:val="24"/>
        </w:rPr>
        <w:t>the system acting slower</w:t>
      </w:r>
      <w:r w:rsidRPr="00BF5F58">
        <w:rPr>
          <w:rFonts w:cs="Times New Roman"/>
          <w:szCs w:val="24"/>
        </w:rPr>
        <w:t xml:space="preserve"> when </w:t>
      </w:r>
      <w:r w:rsidR="00FF7DF8">
        <w:rPr>
          <w:rFonts w:cs="Times New Roman"/>
          <w:szCs w:val="24"/>
        </w:rPr>
        <w:t xml:space="preserve">the </w:t>
      </w:r>
      <w:r w:rsidRPr="00BF5F58">
        <w:rPr>
          <w:rFonts w:cs="Times New Roman"/>
          <w:szCs w:val="24"/>
        </w:rPr>
        <w:t xml:space="preserve">delay happened. This </w:t>
      </w:r>
      <w:r w:rsidR="002110A2">
        <w:rPr>
          <w:rFonts w:cs="Times New Roman"/>
          <w:szCs w:val="24"/>
        </w:rPr>
        <w:t>decrease in speed</w:t>
      </w:r>
      <w:r w:rsidRPr="00BF5F58">
        <w:rPr>
          <w:rFonts w:cs="Times New Roman"/>
          <w:szCs w:val="24"/>
        </w:rPr>
        <w:t xml:space="preserve"> seems to be reduced when delay speed increase</w:t>
      </w:r>
      <w:r w:rsidR="00FF7DF8">
        <w:rPr>
          <w:rFonts w:cs="Times New Roman"/>
          <w:szCs w:val="24"/>
        </w:rPr>
        <w:t>s</w:t>
      </w:r>
      <w:r w:rsidRPr="00BF5F58">
        <w:rPr>
          <w:rFonts w:cs="Times New Roman"/>
          <w:szCs w:val="24"/>
        </w:rPr>
        <w:t xml:space="preserve">. A possible explanation of this is that delayed nodes of larger speed upload </w:t>
      </w:r>
      <w:r w:rsidR="00FF7DF8">
        <w:rPr>
          <w:rFonts w:cs="Times New Roman"/>
          <w:szCs w:val="24"/>
        </w:rPr>
        <w:t>their</w:t>
      </w:r>
      <w:r w:rsidRPr="00BF5F58">
        <w:rPr>
          <w:rFonts w:cs="Times New Roman"/>
          <w:szCs w:val="24"/>
        </w:rPr>
        <w:t xml:space="preserve"> weights at </w:t>
      </w:r>
      <w:r w:rsidR="00FF7DF8">
        <w:rPr>
          <w:rFonts w:cs="Times New Roman"/>
          <w:szCs w:val="24"/>
        </w:rPr>
        <w:t xml:space="preserve">a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w:t>
      </w:r>
      <w:r w:rsidR="00FF7DF8">
        <w:rPr>
          <w:rFonts w:cs="Times New Roman"/>
          <w:szCs w:val="24"/>
        </w:rPr>
        <w:t xml:space="preserve">the </w:t>
      </w:r>
      <w:r w:rsidRPr="00BF5F58">
        <w:rPr>
          <w:rFonts w:cs="Times New Roman"/>
          <w:szCs w:val="24"/>
        </w:rPr>
        <w:t xml:space="preserve">larger delay proportion’s effect on speed to reach minimal loss. The situation of ‘&gt;50’ can be viewed as some small proportion of nodes acting </w:t>
      </w:r>
      <w:r w:rsidR="00FF7DF8">
        <w:rPr>
          <w:rFonts w:cs="Times New Roman"/>
          <w:szCs w:val="24"/>
        </w:rPr>
        <w:t>at</w:t>
      </w:r>
      <w:r w:rsidRPr="00BF5F58">
        <w:rPr>
          <w:rFonts w:cs="Times New Roman"/>
          <w:szCs w:val="24"/>
        </w:rPr>
        <w:t xml:space="preserve"> </w:t>
      </w:r>
      <w:r w:rsidR="00FF7DF8">
        <w:rPr>
          <w:rFonts w:cs="Times New Roman"/>
          <w:szCs w:val="24"/>
        </w:rPr>
        <w:t xml:space="preserve">a </w:t>
      </w:r>
      <w:r w:rsidRPr="00BF5F58">
        <w:rPr>
          <w:rFonts w:cs="Times New Roman"/>
          <w:szCs w:val="24"/>
        </w:rPr>
        <w:t xml:space="preserve">faster speed than the others, while the </w:t>
      </w:r>
      <w:r w:rsidR="00597D91">
        <w:rPr>
          <w:rFonts w:cs="Times New Roman"/>
          <w:szCs w:val="24"/>
        </w:rPr>
        <w:lastRenderedPageBreak/>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 xml:space="preserve">should act slower, but we cannot make </w:t>
      </w:r>
      <w:r w:rsidR="00FF7DF8">
        <w:rPr>
          <w:rFonts w:cs="Times New Roman"/>
          <w:szCs w:val="24"/>
        </w:rPr>
        <w:t xml:space="preserve">a </w:t>
      </w:r>
      <w:r w:rsidRPr="00BF5F58">
        <w:rPr>
          <w:rFonts w:cs="Times New Roman"/>
          <w:szCs w:val="24"/>
        </w:rPr>
        <w:t>conclusion from our current results.</w:t>
      </w:r>
    </w:p>
    <w:p w14:paraId="72D4B702" w14:textId="5BE90F47" w:rsidR="005032E2"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00400DC7">
        <w:rPr>
          <w:rFonts w:cs="Times New Roman"/>
          <w:szCs w:val="24"/>
        </w:rPr>
        <w:t xml:space="preserve"> since the weights from the delayed nodes can be viewed as slightly poisoned nodes</w:t>
      </w:r>
      <w:r w:rsidRPr="00BF5F58">
        <w:rPr>
          <w:rFonts w:cs="Times New Roman"/>
          <w:szCs w:val="24"/>
        </w:rPr>
        <w:t>.</w:t>
      </w:r>
      <w:r w:rsidR="00400DC7">
        <w:rPr>
          <w:rFonts w:cs="Times New Roman"/>
          <w:szCs w:val="24"/>
        </w:rPr>
        <w:t xml:space="preserve"> On the other hand, since data in the delayed part is not well trained, the system has less effective training data than usual</w:t>
      </w:r>
      <w:r w:rsidR="00400DC7" w:rsidRPr="00BF5F58">
        <w:rPr>
          <w:rFonts w:cs="Times New Roman"/>
          <w:szCs w:val="24"/>
        </w:rPr>
        <w:t xml:space="preserve">, accuracy </w:t>
      </w:r>
      <w:r w:rsidR="00400DC7">
        <w:rPr>
          <w:rFonts w:cs="Times New Roman"/>
          <w:szCs w:val="24"/>
        </w:rPr>
        <w:t>should</w:t>
      </w:r>
      <w:r w:rsidR="00400DC7" w:rsidRPr="00BF5F58">
        <w:rPr>
          <w:rFonts w:cs="Times New Roman"/>
          <w:szCs w:val="24"/>
        </w:rPr>
        <w:t xml:space="preserve"> be </w:t>
      </w:r>
      <w:r w:rsidR="00400DC7">
        <w:rPr>
          <w:rFonts w:cs="Times New Roman"/>
          <w:szCs w:val="24"/>
        </w:rPr>
        <w:t xml:space="preserve">lower than usual. </w:t>
      </w:r>
      <w:r w:rsidRPr="00BF5F58">
        <w:rPr>
          <w:rFonts w:cs="Times New Roman"/>
          <w:szCs w:val="24"/>
        </w:rPr>
        <w:t>But th</w:t>
      </w:r>
      <w:r w:rsidR="00400DC7">
        <w:rPr>
          <w:rFonts w:cs="Times New Roman"/>
          <w:szCs w:val="24"/>
        </w:rPr>
        <w:t>ese</w:t>
      </w:r>
      <w:r w:rsidRPr="00BF5F58">
        <w:rPr>
          <w:rFonts w:cs="Times New Roman"/>
          <w:szCs w:val="24"/>
        </w:rPr>
        <w:t xml:space="preserve"> opinion</w:t>
      </w:r>
      <w:r w:rsidR="00400DC7">
        <w:rPr>
          <w:rFonts w:cs="Times New Roman"/>
          <w:szCs w:val="24"/>
        </w:rPr>
        <w:t>s</w:t>
      </w:r>
      <w:r w:rsidRPr="00BF5F58">
        <w:rPr>
          <w:rFonts w:cs="Times New Roman"/>
          <w:szCs w:val="24"/>
        </w:rPr>
        <w:t xml:space="preserve"> need more testing. Our current results suggest that the majority of nodes should be synchronized when designing the federated system.</w:t>
      </w:r>
    </w:p>
    <w:p w14:paraId="1A82989B" w14:textId="16FC0889" w:rsidR="005032E2" w:rsidRPr="00BF5F58" w:rsidRDefault="00BB770C" w:rsidP="00BB770C">
      <w:pPr>
        <w:rPr>
          <w:rFonts w:cs="Times New Roman"/>
          <w:szCs w:val="24"/>
        </w:rPr>
      </w:pPr>
      <w:r w:rsidRPr="00BF5F58">
        <w:rPr>
          <w:rFonts w:cs="Times New Roman"/>
          <w:szCs w:val="24"/>
        </w:rPr>
        <w:t xml:space="preserve">In the test with </w:t>
      </w:r>
      <w:r w:rsidR="00CB7457">
        <w:rPr>
          <w:rFonts w:cs="Times New Roman"/>
          <w:szCs w:val="24"/>
        </w:rPr>
        <w:t>client size</w:t>
      </w:r>
      <w:r w:rsidRPr="00BF5F58">
        <w:rPr>
          <w:rFonts w:cs="Times New Roman"/>
          <w:szCs w:val="24"/>
        </w:rPr>
        <w:t xml:space="preserve">,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r w:rsidR="00AB2DC7">
        <w:rPr>
          <w:rFonts w:cs="Times New Roman"/>
          <w:szCs w:val="24"/>
        </w:rPr>
        <w:t xml:space="preserve"> to the system</w:t>
      </w:r>
      <w:r w:rsidRPr="00BF5F58">
        <w:rPr>
          <w:rFonts w:cs="Times New Roman"/>
          <w:szCs w:val="24"/>
        </w:rPr>
        <w:t>.</w:t>
      </w:r>
      <w:r w:rsidR="00AB2DC7">
        <w:rPr>
          <w:rFonts w:cs="Times New Roman"/>
          <w:szCs w:val="24"/>
        </w:rPr>
        <w:t xml:space="preserve"> </w:t>
      </w:r>
      <w:r w:rsidR="00D3332C">
        <w:rPr>
          <w:rFonts w:cs="Times New Roman"/>
          <w:szCs w:val="24"/>
        </w:rPr>
        <w:t>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 Also, in our experiment</w:t>
      </w:r>
      <w:r w:rsidR="006803F3">
        <w:rPr>
          <w:rFonts w:cs="Times New Roman"/>
          <w:szCs w:val="24"/>
        </w:rPr>
        <w:t>s</w:t>
      </w:r>
      <w:r w:rsidR="00D3332C">
        <w:rPr>
          <w:rFonts w:cs="Times New Roman"/>
          <w:szCs w:val="24"/>
        </w:rPr>
        <w:t xml:space="preserve">, we assume all clients can afford computation resources for training. </w:t>
      </w:r>
      <w:r w:rsidR="003D6589">
        <w:rPr>
          <w:rFonts w:cs="Times New Roman"/>
          <w:szCs w:val="24"/>
        </w:rPr>
        <w:t>There could be the case, for example, where clients c</w:t>
      </w:r>
      <w:r w:rsidR="003D6589" w:rsidRPr="003D6589">
        <w:rPr>
          <w:rFonts w:cs="Times New Roman"/>
          <w:szCs w:val="24"/>
        </w:rPr>
        <w:t>annot provide surplus computing resources</w:t>
      </w:r>
      <w:r w:rsidR="003D6589">
        <w:rPr>
          <w:rFonts w:cs="Times New Roman"/>
          <w:szCs w:val="24"/>
        </w:rPr>
        <w:t xml:space="preserve"> for training. </w:t>
      </w:r>
      <w:r w:rsidR="00585E9D">
        <w:rPr>
          <w:rFonts w:cs="Times New Roman"/>
          <w:szCs w:val="24"/>
        </w:rPr>
        <w:t>In such cases, hiring cloud resources still fac</w:t>
      </w:r>
      <w:r w:rsidR="00F70E0A">
        <w:rPr>
          <w:rFonts w:cs="Times New Roman"/>
          <w:szCs w:val="24"/>
        </w:rPr>
        <w:t>e</w:t>
      </w:r>
      <w:r w:rsidR="00585E9D">
        <w:rPr>
          <w:rFonts w:cs="Times New Roman"/>
          <w:szCs w:val="24"/>
        </w:rPr>
        <w:t xml:space="preserve"> privacy issues.</w:t>
      </w:r>
      <w:r w:rsidR="00300F1C">
        <w:rPr>
          <w:rFonts w:cs="Times New Roman"/>
          <w:szCs w:val="24"/>
        </w:rPr>
        <w:t xml:space="preserve"> </w:t>
      </w:r>
      <w:r w:rsidR="00794288">
        <w:rPr>
          <w:rFonts w:cs="Times New Roman"/>
          <w:szCs w:val="24"/>
        </w:rPr>
        <w:t>Techniques like pruning can save resources, but we are unsure about its effect in federated settings.</w:t>
      </w:r>
    </w:p>
    <w:p w14:paraId="16A1CFB8" w14:textId="01883B7E" w:rsidR="00C42271" w:rsidRPr="00BF5F58" w:rsidRDefault="002012EB" w:rsidP="00BB770C">
      <w:pPr>
        <w:rPr>
          <w:rFonts w:cs="Times New Roman"/>
          <w:szCs w:val="24"/>
        </w:rPr>
      </w:pPr>
      <w:r w:rsidRPr="00BF5F58">
        <w:rPr>
          <w:rFonts w:cs="Times New Roman"/>
          <w:szCs w:val="24"/>
        </w:rPr>
        <w:t>In the test with share data</w:t>
      </w:r>
      <w:r>
        <w:rPr>
          <w:rFonts w:cs="Times New Roman"/>
          <w:szCs w:val="24"/>
        </w:rPr>
        <w:t xml:space="preserve"> strategy</w:t>
      </w:r>
      <w:r w:rsidRPr="00BF5F58">
        <w:rPr>
          <w:rFonts w:cs="Times New Roman"/>
          <w:szCs w:val="24"/>
        </w:rPr>
        <w:t>,</w:t>
      </w:r>
      <w:r w:rsidRPr="000C586B">
        <w:rPr>
          <w:rFonts w:cs="Times New Roman"/>
          <w:szCs w:val="24"/>
        </w:rPr>
        <w:t xml:space="preserve"> </w:t>
      </w:r>
      <w:r>
        <w:rPr>
          <w:rFonts w:cs="Times New Roman"/>
          <w:szCs w:val="24"/>
        </w:rPr>
        <w:t xml:space="preserve">only </w:t>
      </w:r>
      <w:r w:rsidRPr="000C586B">
        <w:rPr>
          <w:rFonts w:cs="Times New Roman"/>
          <w:szCs w:val="24"/>
        </w:rPr>
        <w:t>when the training data is seriously non-IID, we found that the performance can be improved</w:t>
      </w:r>
      <w:r>
        <w:rPr>
          <w:rFonts w:cs="Times New Roman"/>
          <w:szCs w:val="24"/>
        </w:rPr>
        <w:t xml:space="preserve"> significantly</w:t>
      </w:r>
      <w:r w:rsidRPr="000C586B">
        <w:rPr>
          <w:rFonts w:cs="Times New Roman"/>
          <w:szCs w:val="24"/>
        </w:rPr>
        <w:t xml:space="preserve"> by using shared data.</w:t>
      </w:r>
      <w:r w:rsidRPr="00BF5F58">
        <w:rPr>
          <w:rFonts w:cs="Times New Roman"/>
          <w:szCs w:val="24"/>
        </w:rPr>
        <w:t xml:space="preserve"> We suggest using </w:t>
      </w:r>
      <w:r w:rsidR="00FF7DF8">
        <w:rPr>
          <w:rFonts w:cs="Times New Roman"/>
          <w:szCs w:val="24"/>
        </w:rPr>
        <w:t xml:space="preserve">a </w:t>
      </w:r>
      <w:r w:rsidRPr="00BF5F58">
        <w:rPr>
          <w:rFonts w:cs="Times New Roman"/>
          <w:szCs w:val="24"/>
        </w:rPr>
        <w:t xml:space="preserve">share-only strategy </w:t>
      </w:r>
      <w:r>
        <w:rPr>
          <w:rFonts w:cs="Times New Roman"/>
          <w:szCs w:val="24"/>
        </w:rPr>
        <w:t>in simple applications since it can be achieved in a much easier way and seems to have similar or better performance than the resampling methods. Current methods we used for oversampling fail to improve the share-only strategy, possibly because these methods are not specific for generating images. ADASYN and SMOTE generate new images pixel by pixel, using the information from the original samples. This is not a suitable method for generating images, since objects in original images may have different color</w:t>
      </w:r>
      <w:r w:rsidR="00FF7DF8">
        <w:rPr>
          <w:rFonts w:cs="Times New Roman"/>
          <w:szCs w:val="24"/>
        </w:rPr>
        <w:t>s</w:t>
      </w:r>
      <w:r>
        <w:rPr>
          <w:rFonts w:cs="Times New Roman"/>
          <w:szCs w:val="24"/>
        </w:rPr>
        <w:t>, shape</w:t>
      </w:r>
      <w:r w:rsidR="00FF7DF8">
        <w:rPr>
          <w:rFonts w:cs="Times New Roman"/>
          <w:szCs w:val="24"/>
        </w:rPr>
        <w:t>s</w:t>
      </w:r>
      <w:r>
        <w:rPr>
          <w:rFonts w:cs="Times New Roman"/>
          <w:szCs w:val="24"/>
        </w:rPr>
        <w:t>, position</w:t>
      </w:r>
      <w:r w:rsidR="00FF7DF8">
        <w:rPr>
          <w:rFonts w:cs="Times New Roman"/>
          <w:szCs w:val="24"/>
        </w:rPr>
        <w:t>s,</w:t>
      </w:r>
      <w:r>
        <w:rPr>
          <w:rFonts w:cs="Times New Roman"/>
          <w:szCs w:val="24"/>
        </w:rPr>
        <w:t xml:space="preserve"> and so on. In </w:t>
      </w:r>
      <w:r w:rsidR="00FF7DF8">
        <w:rPr>
          <w:rFonts w:cs="Times New Roman"/>
          <w:szCs w:val="24"/>
        </w:rPr>
        <w:t xml:space="preserve">the </w:t>
      </w:r>
      <w:r>
        <w:rPr>
          <w:rFonts w:cs="Times New Roman"/>
          <w:szCs w:val="24"/>
        </w:rPr>
        <w:t>fu</w:t>
      </w:r>
      <w:r w:rsidRPr="00414D15">
        <w:rPr>
          <w:rFonts w:cs="Times New Roman"/>
          <w:szCs w:val="24"/>
        </w:rPr>
        <w:t>ture, if there are more suitable oversampling tools developed for images,</w:t>
      </w:r>
      <w:r w:rsidRPr="00414D15">
        <w:rPr>
          <w:rFonts w:cs="Times New Roman"/>
          <w:color w:val="FF0000"/>
          <w:szCs w:val="24"/>
        </w:rPr>
        <w:t xml:space="preserve"> </w:t>
      </w:r>
      <w:r w:rsidRPr="00572F2E">
        <w:rPr>
          <w:rFonts w:cs="Times New Roman"/>
          <w:szCs w:val="24"/>
        </w:rPr>
        <w:t xml:space="preserve">such as using </w:t>
      </w:r>
      <w:r>
        <w:rPr>
          <w:rFonts w:cs="Times New Roman"/>
          <w:szCs w:val="24"/>
        </w:rPr>
        <w:t xml:space="preserve">suitable </w:t>
      </w:r>
      <w:r w:rsidRPr="00572F2E">
        <w:rPr>
          <w:rFonts w:cs="Times New Roman"/>
          <w:szCs w:val="24"/>
        </w:rPr>
        <w:t>augmentation</w:t>
      </w:r>
      <w:r w:rsidRPr="00FF7DF8">
        <w:rPr>
          <w:rFonts w:cs="Times New Roman"/>
          <w:szCs w:val="24"/>
        </w:rPr>
        <w:t xml:space="preserve">, </w:t>
      </w:r>
      <w:r w:rsidR="00FF7DF8" w:rsidRPr="00FF7DF8">
        <w:rPr>
          <w:rFonts w:cs="Times New Roman"/>
          <w:szCs w:val="24"/>
        </w:rPr>
        <w:t xml:space="preserve">the </w:t>
      </w:r>
      <w:r w:rsidRPr="00FF7DF8">
        <w:rPr>
          <w:rFonts w:cs="Times New Roman"/>
          <w:szCs w:val="24"/>
        </w:rPr>
        <w:t>pe</w:t>
      </w:r>
      <w:r w:rsidRPr="00414D15">
        <w:rPr>
          <w:rFonts w:cs="Times New Roman"/>
          <w:szCs w:val="24"/>
        </w:rPr>
        <w:t xml:space="preserve">rformance of non-IID systems may be significantly improved, even without sharing </w:t>
      </w:r>
      <w:r>
        <w:rPr>
          <w:rFonts w:cs="Times New Roman"/>
          <w:szCs w:val="24"/>
        </w:rPr>
        <w:t>data. However, our current result cannot support this view. For people who ha</w:t>
      </w:r>
      <w:r w:rsidR="00B937D8">
        <w:rPr>
          <w:rFonts w:cs="Times New Roman"/>
          <w:szCs w:val="24"/>
        </w:rPr>
        <w:t>ve</w:t>
      </w:r>
      <w:r>
        <w:rPr>
          <w:rFonts w:cs="Times New Roman"/>
          <w:szCs w:val="24"/>
        </w:rPr>
        <w:t xml:space="preserve"> not much experience in such fields, share-only is always the most convenient method.</w:t>
      </w:r>
      <w:r w:rsidR="00C42271">
        <w:rPr>
          <w:rFonts w:cs="Times New Roman"/>
          <w:szCs w:val="24"/>
        </w:rPr>
        <w:t xml:space="preserve"> </w:t>
      </w:r>
    </w:p>
    <w:p w14:paraId="73567612" w14:textId="06CCD638" w:rsidR="005032E2" w:rsidRDefault="00E67A3A" w:rsidP="00BB770C">
      <w:pPr>
        <w:rPr>
          <w:rFonts w:cs="Times New Roman"/>
          <w:szCs w:val="24"/>
        </w:rPr>
      </w:pPr>
      <w:r>
        <w:rPr>
          <w:rFonts w:cs="Times New Roman" w:hint="eastAsia"/>
          <w:szCs w:val="24"/>
          <w:lang w:eastAsia="zh-CN"/>
        </w:rPr>
        <w:t>E</w:t>
      </w:r>
      <w:r>
        <w:rPr>
          <w:rFonts w:cs="Times New Roman"/>
          <w:szCs w:val="24"/>
          <w:lang w:eastAsia="zh-CN"/>
        </w:rPr>
        <w:t xml:space="preserve">xcept for sharing the global data, as mentioned in the background section, there are other methods to solve data heterogeneity. </w:t>
      </w:r>
      <w:r>
        <w:rPr>
          <w:rFonts w:cs="Times New Roman"/>
          <w:szCs w:val="24"/>
        </w:rPr>
        <w:t xml:space="preserve">FedMA </w:t>
      </w:r>
      <w:r>
        <w:rPr>
          <w:rFonts w:cs="Times New Roman"/>
          <w:szCs w:val="24"/>
        </w:rPr>
        <w:fldChar w:fldCharType="begin"/>
      </w:r>
      <w:r w:rsidR="00E62268">
        <w:rPr>
          <w:rFonts w:cs="Times New Roman"/>
          <w:szCs w:val="24"/>
        </w:rPr>
        <w:instrText xml:space="preserve"> ADDIN ZOTERO_ITEM CSL_CITATION {"citationID":"xFaSyTLk","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Pr>
          <w:rFonts w:cs="Times New Roman"/>
          <w:szCs w:val="24"/>
        </w:rPr>
        <w:fldChar w:fldCharType="separate"/>
      </w:r>
      <w:r w:rsidRPr="00951DF9">
        <w:rPr>
          <w:rFonts w:cs="Times New Roman"/>
          <w:szCs w:val="24"/>
        </w:rPr>
        <w:t xml:space="preserve">(Wang </w:t>
      </w:r>
      <w:r w:rsidRPr="00951DF9">
        <w:rPr>
          <w:rFonts w:cs="Times New Roman"/>
          <w:i/>
          <w:iCs/>
          <w:szCs w:val="24"/>
        </w:rPr>
        <w:t>et al.</w:t>
      </w:r>
      <w:r w:rsidRPr="00951DF9">
        <w:rPr>
          <w:rFonts w:cs="Times New Roman"/>
          <w:szCs w:val="24"/>
        </w:rPr>
        <w:t xml:space="preserve"> 2020)</w:t>
      </w:r>
      <w:r>
        <w:rPr>
          <w:rFonts w:cs="Times New Roman"/>
          <w:szCs w:val="24"/>
        </w:rPr>
        <w:fldChar w:fldCharType="end"/>
      </w:r>
      <w:r>
        <w:rPr>
          <w:rFonts w:cs="Times New Roman"/>
          <w:szCs w:val="24"/>
        </w:rPr>
        <w:t xml:space="preserve"> matches and averages the hidden elements. This method seems to work for a wide range of machine learning models, including CNNs and LSTMs</w:t>
      </w:r>
      <w:r w:rsidR="00010167">
        <w:rPr>
          <w:rFonts w:cs="Times New Roman"/>
          <w:szCs w:val="24"/>
        </w:rPr>
        <w:t xml:space="preserve">. </w:t>
      </w:r>
      <w:r w:rsidR="00000709">
        <w:rPr>
          <w:rFonts w:cs="Times New Roman"/>
          <w:szCs w:val="24"/>
        </w:rPr>
        <w:t xml:space="preserve">FedProx </w:t>
      </w:r>
      <w:r w:rsidR="00000709">
        <w:rPr>
          <w:rFonts w:cs="Times New Roman"/>
          <w:szCs w:val="24"/>
        </w:rPr>
        <w:fldChar w:fldCharType="begin"/>
      </w:r>
      <w:r w:rsidR="00E62268">
        <w:rPr>
          <w:rFonts w:cs="Times New Roman"/>
          <w:szCs w:val="24"/>
        </w:rPr>
        <w:instrText xml:space="preserve"> ADDIN ZOTERO_ITEM CSL_CITATION {"citationID":"z82ZdXXQ","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000709">
        <w:rPr>
          <w:rFonts w:cs="Times New Roman"/>
          <w:szCs w:val="24"/>
        </w:rPr>
        <w:fldChar w:fldCharType="separate"/>
      </w:r>
      <w:r w:rsidR="00000709" w:rsidRPr="00951DF9">
        <w:rPr>
          <w:rFonts w:cs="Times New Roman"/>
          <w:szCs w:val="24"/>
        </w:rPr>
        <w:t xml:space="preserve">(Li T </w:t>
      </w:r>
      <w:r w:rsidR="00000709" w:rsidRPr="00951DF9">
        <w:rPr>
          <w:rFonts w:cs="Times New Roman"/>
          <w:i/>
          <w:iCs/>
          <w:szCs w:val="24"/>
        </w:rPr>
        <w:t>et al.</w:t>
      </w:r>
      <w:r w:rsidR="00000709" w:rsidRPr="00951DF9">
        <w:rPr>
          <w:rFonts w:cs="Times New Roman"/>
          <w:szCs w:val="24"/>
        </w:rPr>
        <w:t xml:space="preserve"> 2018)</w:t>
      </w:r>
      <w:r w:rsidR="00000709">
        <w:rPr>
          <w:rFonts w:cs="Times New Roman"/>
          <w:szCs w:val="24"/>
        </w:rPr>
        <w:fldChar w:fldCharType="end"/>
      </w:r>
      <w:r w:rsidR="00000709">
        <w:rPr>
          <w:rFonts w:cs="Times New Roman"/>
          <w:szCs w:val="24"/>
        </w:rPr>
        <w:t xml:space="preserve"> adds a restriction factor between local and global weights. </w:t>
      </w:r>
      <w:r w:rsidR="00010167">
        <w:rPr>
          <w:rFonts w:cs="Times New Roman"/>
          <w:szCs w:val="24"/>
        </w:rPr>
        <w:t xml:space="preserve">These methods </w:t>
      </w:r>
      <w:r>
        <w:rPr>
          <w:rFonts w:cs="Times New Roman"/>
          <w:szCs w:val="24"/>
        </w:rPr>
        <w:t xml:space="preserve">can work better than FedAvg when facing non-IID </w:t>
      </w:r>
      <w:r>
        <w:rPr>
          <w:rFonts w:cs="Times New Roman"/>
          <w:szCs w:val="24"/>
        </w:rPr>
        <w:lastRenderedPageBreak/>
        <w:t>datasets</w:t>
      </w:r>
      <w:r w:rsidR="00000709">
        <w:rPr>
          <w:rFonts w:cs="Times New Roman"/>
          <w:szCs w:val="24"/>
        </w:rPr>
        <w:t xml:space="preserve"> (FedProx can also reduce the effect of data or model poisoning)</w:t>
      </w:r>
      <w:r w:rsidR="00010167">
        <w:rPr>
          <w:rFonts w:cs="Times New Roman"/>
          <w:szCs w:val="24"/>
        </w:rPr>
        <w:t xml:space="preserve">, </w:t>
      </w:r>
      <w:r w:rsidR="00000709">
        <w:rPr>
          <w:rFonts w:cs="Times New Roman"/>
          <w:szCs w:val="24"/>
        </w:rPr>
        <w:t>but</w:t>
      </w:r>
      <w:r w:rsidR="00010167">
        <w:rPr>
          <w:rFonts w:cs="Times New Roman"/>
          <w:szCs w:val="24"/>
        </w:rPr>
        <w:t xml:space="preserve"> </w:t>
      </w:r>
      <w:r w:rsidR="00000709">
        <w:rPr>
          <w:rFonts w:cs="Times New Roman"/>
          <w:szCs w:val="24"/>
        </w:rPr>
        <w:t xml:space="preserve">they are </w:t>
      </w:r>
      <w:r w:rsidR="00010167">
        <w:rPr>
          <w:rFonts w:cs="Times New Roman"/>
          <w:szCs w:val="24"/>
        </w:rPr>
        <w:t>still worse than the centralized implementation.</w:t>
      </w:r>
    </w:p>
    <w:p w14:paraId="3F83EF0C" w14:textId="79B2A3EC" w:rsidR="00BB770C" w:rsidRPr="00BF5F58" w:rsidRDefault="00BB770C" w:rsidP="00BB770C">
      <w:pPr>
        <w:rPr>
          <w:rFonts w:cs="Times New Roman"/>
          <w:szCs w:val="24"/>
        </w:rPr>
      </w:pPr>
      <w:r w:rsidRPr="00BF5F58">
        <w:rPr>
          <w:rFonts w:cs="Times New Roman"/>
          <w:szCs w:val="24"/>
        </w:rPr>
        <w:t xml:space="preserve">We also have thought about shifting evaluation methods to the clients. Ideally, if the clients can split part of local data as </w:t>
      </w:r>
      <w:r w:rsidR="00B937D8">
        <w:rPr>
          <w:rFonts w:cs="Times New Roman"/>
          <w:szCs w:val="24"/>
        </w:rPr>
        <w:t xml:space="preserve">the </w:t>
      </w:r>
      <w:r w:rsidRPr="00BF5F58">
        <w:rPr>
          <w:rFonts w:cs="Times New Roman"/>
          <w:szCs w:val="24"/>
        </w:rPr>
        <w:t>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58B7B8DC" w:rsidR="007A783B" w:rsidRDefault="00BB770C" w:rsidP="007022C8">
      <w:pPr>
        <w:rPr>
          <w:rFonts w:cs="Times New Roman"/>
          <w:szCs w:val="24"/>
        </w:rPr>
      </w:pPr>
      <w:r w:rsidRPr="00BF5F58">
        <w:rPr>
          <w:rFonts w:cs="Times New Roman"/>
          <w:szCs w:val="24"/>
        </w:rPr>
        <w:t>We successfully implemented a federated procedure on the cloud and get similar trends as in simulation tests. However, in this case</w:t>
      </w:r>
      <w:r w:rsidR="00B937D8">
        <w:rPr>
          <w:rFonts w:cs="Times New Roman"/>
          <w:szCs w:val="24"/>
        </w:rPr>
        <w:t>,</w:t>
      </w:r>
      <w:r w:rsidRPr="00BF5F58">
        <w:rPr>
          <w:rFonts w:cs="Times New Roman"/>
          <w:szCs w:val="24"/>
        </w:rPr>
        <w:t xml:space="preserve"> our weight size is around 80.6 Mb and the system contains only 3 </w:t>
      </w:r>
      <w:r w:rsidR="006235C0">
        <w:rPr>
          <w:rFonts w:cs="Times New Roman"/>
          <w:szCs w:val="24"/>
        </w:rPr>
        <w:t>client</w:t>
      </w:r>
      <w:r w:rsidRPr="00BF5F58">
        <w:rPr>
          <w:rFonts w:cs="Times New Roman"/>
          <w:szCs w:val="24"/>
        </w:rPr>
        <w:t>s. There might be some limitation</w:t>
      </w:r>
      <w:r w:rsidR="00B937D8">
        <w:rPr>
          <w:rFonts w:cs="Times New Roman"/>
          <w:szCs w:val="24"/>
        </w:rPr>
        <w:t>s</w:t>
      </w:r>
      <w:r w:rsidRPr="00BF5F58">
        <w:rPr>
          <w:rFonts w:cs="Times New Roman"/>
          <w:szCs w:val="24"/>
        </w:rPr>
        <w:t xml:space="preserve"> in transporting size, though usually</w:t>
      </w:r>
      <w:r w:rsidR="00B937D8">
        <w:rPr>
          <w:rFonts w:cs="Times New Roman"/>
          <w:szCs w:val="24"/>
        </w:rPr>
        <w:t>,</w:t>
      </w:r>
      <w:r w:rsidRPr="00BF5F58">
        <w:rPr>
          <w:rFonts w:cs="Times New Roman"/>
          <w:szCs w:val="24"/>
        </w:rPr>
        <w:t xml:space="preserve"> deep learning models will not be that large. Another student in the Lab is focusing on communication research. </w:t>
      </w:r>
    </w:p>
    <w:p w14:paraId="073230A6" w14:textId="737042C9" w:rsidR="00427B13" w:rsidRDefault="001065A6" w:rsidP="007022C8">
      <w:pPr>
        <w:rPr>
          <w:rFonts w:cs="Times New Roman"/>
          <w:szCs w:val="24"/>
          <w:lang w:eastAsia="zh-CN"/>
        </w:rPr>
      </w:pPr>
      <w:r>
        <w:rPr>
          <w:rFonts w:cs="Times New Roman" w:hint="eastAsia"/>
          <w:szCs w:val="24"/>
          <w:lang w:eastAsia="zh-CN"/>
        </w:rPr>
        <w:t>A</w:t>
      </w:r>
      <w:r>
        <w:rPr>
          <w:rFonts w:cs="Times New Roman"/>
          <w:szCs w:val="24"/>
          <w:lang w:eastAsia="zh-CN"/>
        </w:rPr>
        <w:t xml:space="preserve">lso, the training design for DR detection </w:t>
      </w:r>
      <w:r w:rsidR="0024523A">
        <w:rPr>
          <w:rFonts w:cs="Times New Roman"/>
          <w:szCs w:val="24"/>
          <w:lang w:eastAsia="zh-CN"/>
        </w:rPr>
        <w:t>seems to be</w:t>
      </w:r>
      <w:r>
        <w:rPr>
          <w:rFonts w:cs="Times New Roman"/>
          <w:szCs w:val="24"/>
          <w:lang w:eastAsia="zh-CN"/>
        </w:rPr>
        <w:t xml:space="preserve"> less </w:t>
      </w:r>
      <w:r w:rsidR="006363E0">
        <w:rPr>
          <w:rFonts w:cs="Times New Roman"/>
          <w:szCs w:val="24"/>
          <w:lang w:eastAsia="zh-CN"/>
        </w:rPr>
        <w:t>stable</w:t>
      </w:r>
      <w:r>
        <w:rPr>
          <w:rFonts w:cs="Times New Roman"/>
          <w:szCs w:val="24"/>
          <w:lang w:eastAsia="zh-CN"/>
        </w:rPr>
        <w:t xml:space="preserve"> than the </w:t>
      </w:r>
      <w:r w:rsidR="0024523A">
        <w:rPr>
          <w:rFonts w:cs="Times New Roman"/>
          <w:szCs w:val="24"/>
          <w:lang w:eastAsia="zh-CN"/>
        </w:rPr>
        <w:t xml:space="preserve">design of </w:t>
      </w:r>
      <w:r>
        <w:rPr>
          <w:rFonts w:cs="Times New Roman"/>
          <w:szCs w:val="24"/>
          <w:lang w:eastAsia="zh-CN"/>
        </w:rPr>
        <w:t>CIFAR-10 classification</w:t>
      </w:r>
      <w:r w:rsidR="0024523A">
        <w:rPr>
          <w:rFonts w:cs="Times New Roman"/>
          <w:szCs w:val="24"/>
          <w:lang w:eastAsia="zh-CN"/>
        </w:rPr>
        <w:t xml:space="preserve">. When designing the model and training hyperparameters for DR detection, since the DR dataset is much more complex than the CIFAR-10 dataset, we use a larger network with pre-trained weights (trained on ImageNet database) and a relatively small learning rate, so that we can save the training efforts over basic-level features (i.e. angles, borders). Compared to CIFAR-10 classification, DR detection is more sensitive to parameter changes. Slight changes in learning rate or not using pre-trained weights can case a failer in converging. </w:t>
      </w:r>
      <w:r w:rsidR="00B32AF7">
        <w:rPr>
          <w:rFonts w:cs="Times New Roman"/>
          <w:szCs w:val="24"/>
          <w:lang w:eastAsia="zh-CN"/>
        </w:rPr>
        <w:t>So we can expect this DR system to be weaker in resisting poisoning or delayed nodes</w:t>
      </w:r>
      <w:r w:rsidR="007D45DF">
        <w:rPr>
          <w:rFonts w:cs="Times New Roman"/>
          <w:szCs w:val="24"/>
          <w:lang w:eastAsia="zh-CN"/>
        </w:rPr>
        <w:t xml:space="preserve"> (since the size of the DR dataset is too small for processing complex images)</w:t>
      </w:r>
      <w:r w:rsidR="00B32AF7">
        <w:rPr>
          <w:rFonts w:cs="Times New Roman"/>
          <w:szCs w:val="24"/>
          <w:lang w:eastAsia="zh-CN"/>
        </w:rPr>
        <w:t>, but further research</w:t>
      </w:r>
      <w:r w:rsidR="00973DFC">
        <w:rPr>
          <w:rFonts w:cs="Times New Roman"/>
          <w:szCs w:val="24"/>
          <w:lang w:eastAsia="zh-CN"/>
        </w:rPr>
        <w:t xml:space="preserve"> is still</w:t>
      </w:r>
      <w:r w:rsidR="00B32AF7">
        <w:rPr>
          <w:rFonts w:cs="Times New Roman"/>
          <w:szCs w:val="24"/>
          <w:lang w:eastAsia="zh-CN"/>
        </w:rPr>
        <w:t xml:space="preserve"> needed. </w:t>
      </w:r>
    </w:p>
    <w:p w14:paraId="1E26A945" w14:textId="6C4B2619" w:rsidR="006303AF" w:rsidRDefault="001B08AC" w:rsidP="006303AF">
      <w:pPr>
        <w:pStyle w:val="1"/>
        <w:rPr>
          <w:lang w:val="en-GB"/>
        </w:rPr>
      </w:pPr>
      <w:bookmarkStart w:id="31" w:name="_Toc47373017"/>
      <w:r>
        <w:rPr>
          <w:lang w:val="en-GB"/>
        </w:rPr>
        <w:t>Conclusion</w:t>
      </w:r>
      <w:bookmarkEnd w:id="31"/>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06AA81C5"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32" w:name="_Toc47373018"/>
      <w:r w:rsidRPr="001B08AC">
        <w:lastRenderedPageBreak/>
        <w:t>Acknowledgment</w:t>
      </w:r>
      <w:bookmarkEnd w:id="32"/>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3" w:name="_Toc47373019"/>
      <w:r w:rsidRPr="00695ECF">
        <w:lastRenderedPageBreak/>
        <w:t>Referen</w:t>
      </w:r>
      <w:r w:rsidR="00014480" w:rsidRPr="00695ECF">
        <w:t>ces</w:t>
      </w:r>
      <w:bookmarkEnd w:id="33"/>
    </w:p>
    <w:p w14:paraId="6E6AB716" w14:textId="77777777" w:rsidR="009023A0" w:rsidRPr="009023A0" w:rsidRDefault="00277DC3" w:rsidP="009023A0">
      <w:pPr>
        <w:pStyle w:val="af1"/>
        <w:rPr>
          <w:rFonts w:cs="Times New Roman"/>
        </w:rPr>
      </w:pPr>
      <w:r>
        <w:rPr>
          <w:lang w:val="en-GB"/>
        </w:rPr>
        <w:fldChar w:fldCharType="begin"/>
      </w:r>
      <w:r w:rsidR="00D53359">
        <w:rPr>
          <w:lang w:val="en-GB"/>
        </w:rPr>
        <w:instrText xml:space="preserve"> ADDIN ZOTERO_BIBL {"uncited":[],"omitted":[],"custom":[]} CSL_BIBLIOGRAPHY </w:instrText>
      </w:r>
      <w:r>
        <w:rPr>
          <w:lang w:val="en-GB"/>
        </w:rPr>
        <w:fldChar w:fldCharType="separate"/>
      </w:r>
      <w:r w:rsidR="009023A0" w:rsidRPr="009023A0">
        <w:rPr>
          <w:rFonts w:cs="Times New Roman"/>
        </w:rPr>
        <w:t>Angermueller C, P?Rnamaa T, Parts L, Stegle O. 2016. Deep learning for computational biology. Molecular Systems Biology 12: 878.</w:t>
      </w:r>
    </w:p>
    <w:p w14:paraId="0EFEB1D8" w14:textId="77777777" w:rsidR="009023A0" w:rsidRPr="009023A0" w:rsidRDefault="009023A0" w:rsidP="009023A0">
      <w:pPr>
        <w:pStyle w:val="af1"/>
        <w:rPr>
          <w:rFonts w:cs="Times New Roman"/>
        </w:rPr>
      </w:pPr>
      <w:r w:rsidRPr="009023A0">
        <w:rPr>
          <w:rFonts w:cs="Times New Roman"/>
        </w:rPr>
        <w:t xml:space="preserve">Bagdasaryan E, Veit A, Hua Y, Estrin D, Shmatikov V. 2018. How To Backdoor Federated Learning. arXiv: Cryptography and Security </w:t>
      </w:r>
    </w:p>
    <w:p w14:paraId="5BF95FD8" w14:textId="77777777" w:rsidR="009023A0" w:rsidRPr="009023A0" w:rsidRDefault="009023A0" w:rsidP="009023A0">
      <w:pPr>
        <w:pStyle w:val="af1"/>
        <w:rPr>
          <w:rFonts w:cs="Times New Roman"/>
        </w:rPr>
      </w:pPr>
      <w:r w:rsidRPr="009023A0">
        <w:rPr>
          <w:rFonts w:cs="Times New Roman"/>
        </w:rPr>
        <w:t>Benitez CMV, Chidambaram C, Hembecker F, Lopes HS. 2011. A Comparative Study of Machine Learning and Evolutionary Computation Approaches for Protein Secondary Structure Classification. InTech</w:t>
      </w:r>
    </w:p>
    <w:p w14:paraId="08DEBA0A" w14:textId="77777777" w:rsidR="009023A0" w:rsidRPr="009023A0" w:rsidRDefault="009023A0" w:rsidP="009023A0">
      <w:pPr>
        <w:pStyle w:val="af1"/>
        <w:rPr>
          <w:rFonts w:cs="Times New Roman"/>
        </w:rPr>
      </w:pPr>
      <w:r w:rsidRPr="009023A0">
        <w:rPr>
          <w:rFonts w:cs="Times New Roman"/>
        </w:rPr>
        <w:t>Chen X, Ishwaran H. 2012. Random forests for genomic data analysis. Genomics 99:</w:t>
      </w:r>
    </w:p>
    <w:p w14:paraId="6393B991" w14:textId="77777777" w:rsidR="009023A0" w:rsidRPr="009023A0" w:rsidRDefault="009023A0" w:rsidP="009023A0">
      <w:pPr>
        <w:pStyle w:val="af1"/>
        <w:rPr>
          <w:rFonts w:cs="Times New Roman"/>
        </w:rPr>
      </w:pPr>
      <w:r w:rsidRPr="009023A0">
        <w:rPr>
          <w:rFonts w:cs="Times New Roman"/>
        </w:rPr>
        <w:t xml:space="preserve">Cubuk ED, Zoph B, Mane D, Vasudevan VK, Le QV. 2018. AutoAugment: Learning Augmentation Policies from Data. arXiv: Computer Vision and Pattern Recognition </w:t>
      </w:r>
    </w:p>
    <w:p w14:paraId="3542E8C3" w14:textId="77777777" w:rsidR="009023A0" w:rsidRPr="009023A0" w:rsidRDefault="009023A0" w:rsidP="009023A0">
      <w:pPr>
        <w:pStyle w:val="af1"/>
        <w:rPr>
          <w:rFonts w:cs="Times New Roman"/>
        </w:rPr>
      </w:pPr>
      <w:r w:rsidRPr="009023A0">
        <w:rPr>
          <w:rFonts w:cs="Times New Roman"/>
        </w:rPr>
        <w:t>Eraslan G, Simon LM, Mircea M, Mueller NS, Theis FJ. 2019. Single-cell RNA-seq denoising using a deep count autoencoder. Nature Communications 10: 390.</w:t>
      </w:r>
    </w:p>
    <w:p w14:paraId="62E848B2" w14:textId="77777777" w:rsidR="009023A0" w:rsidRPr="009023A0" w:rsidRDefault="009023A0" w:rsidP="009023A0">
      <w:pPr>
        <w:pStyle w:val="af1"/>
        <w:rPr>
          <w:rFonts w:cs="Times New Roman"/>
        </w:rPr>
      </w:pPr>
      <w:r w:rsidRPr="009023A0">
        <w:rPr>
          <w:rFonts w:cs="Times New Roman"/>
        </w:rPr>
        <w:t xml:space="preserve">Fang M, Cao X, Jia J, Gong NZ. 2019. Local Model Poisoning Attacks to Byzantine-Robust Federated Learning. arXiv: Cryptography and Security </w:t>
      </w:r>
    </w:p>
    <w:p w14:paraId="0439B5ED" w14:textId="77777777" w:rsidR="009023A0" w:rsidRPr="009023A0" w:rsidRDefault="009023A0" w:rsidP="009023A0">
      <w:pPr>
        <w:pStyle w:val="af1"/>
        <w:rPr>
          <w:rFonts w:cs="Times New Roman"/>
        </w:rPr>
      </w:pPr>
      <w:r w:rsidRPr="009023A0">
        <w:rPr>
          <w:rFonts w:cs="Times New Roman"/>
        </w:rPr>
        <w:t xml:space="preserve">He Chaoyang, M. Annavaram, Avestimehr S. 2020. FedNAS: Federated Deep Learning via Neural Architecture Search. CVPR 2020 workshop </w:t>
      </w:r>
    </w:p>
    <w:p w14:paraId="3504EFBC" w14:textId="77777777" w:rsidR="009023A0" w:rsidRPr="009023A0" w:rsidRDefault="009023A0" w:rsidP="009023A0">
      <w:pPr>
        <w:pStyle w:val="af1"/>
        <w:rPr>
          <w:rFonts w:cs="Times New Roman"/>
        </w:rPr>
      </w:pPr>
      <w:r w:rsidRPr="009023A0">
        <w:rPr>
          <w:rFonts w:cs="Times New Roman"/>
        </w:rPr>
        <w:t xml:space="preserve">Jeong E, Oh S, Kim H, Park J, Bennis M, Kim S. 2018. Communication-Efficient On-Device Machine Learning: Federated Distillation and Augmentation under Non-IID Private Data. arXiv: Learning </w:t>
      </w:r>
    </w:p>
    <w:p w14:paraId="196DC056" w14:textId="77777777" w:rsidR="009023A0" w:rsidRPr="009023A0" w:rsidRDefault="009023A0" w:rsidP="009023A0">
      <w:pPr>
        <w:pStyle w:val="af1"/>
        <w:rPr>
          <w:rFonts w:cs="Times New Roman"/>
        </w:rPr>
      </w:pPr>
      <w:r w:rsidRPr="009023A0">
        <w:rPr>
          <w:rFonts w:cs="Times New Roman"/>
        </w:rPr>
        <w:t>Jurtz VI, Johansen AR, Nielsen M, Almagro Armenteros JJ, Nielsen H, Sønderby CK, Winther O, Sønderby SK. 2017. An introduction to deep learning on biological sequence data: examples and solutions. Bioinformatics 33: 3685–3690.</w:t>
      </w:r>
    </w:p>
    <w:p w14:paraId="22787032" w14:textId="77777777" w:rsidR="009023A0" w:rsidRPr="009023A0" w:rsidRDefault="009023A0" w:rsidP="009023A0">
      <w:pPr>
        <w:pStyle w:val="af1"/>
        <w:rPr>
          <w:rFonts w:cs="Times New Roman"/>
        </w:rPr>
      </w:pPr>
      <w:r w:rsidRPr="009023A0">
        <w:rPr>
          <w:rFonts w:cs="Times New Roman"/>
        </w:rPr>
        <w:t xml:space="preserve">Kairouz P, Mcmahan HB, Avent B, Bellet A, Bennis M, Bhagoji AN, Bonawitz K, Charles Z, Cormode G, Cummings R, others. 2019. Advances and Open Problems in Federated Learning. arXiv: Learning </w:t>
      </w:r>
    </w:p>
    <w:p w14:paraId="0174F68D" w14:textId="77777777" w:rsidR="009023A0" w:rsidRPr="009023A0" w:rsidRDefault="009023A0" w:rsidP="009023A0">
      <w:pPr>
        <w:pStyle w:val="af1"/>
        <w:rPr>
          <w:rFonts w:cs="Times New Roman"/>
        </w:rPr>
      </w:pPr>
      <w:r w:rsidRPr="009023A0">
        <w:rPr>
          <w:rFonts w:cs="Times New Roman"/>
        </w:rPr>
        <w:t xml:space="preserve">Karimireddy SP, Kale S, Mohri M, Reddi SJ, Stich SU, Suresh AT. 2019. SCAFFOLD: Stochastic Controlled Averaging for On-Device Federated Learning. arXiv: Learning </w:t>
      </w:r>
    </w:p>
    <w:p w14:paraId="7F231E2A" w14:textId="77777777" w:rsidR="009023A0" w:rsidRPr="009023A0" w:rsidRDefault="009023A0" w:rsidP="009023A0">
      <w:pPr>
        <w:pStyle w:val="af1"/>
        <w:rPr>
          <w:rFonts w:cs="Times New Roman"/>
        </w:rPr>
      </w:pPr>
      <w:r w:rsidRPr="009023A0">
        <w:rPr>
          <w:rFonts w:cs="Times New Roman"/>
        </w:rPr>
        <w:t xml:space="preserve">Krizhevsky A. 2012. Learning Multiple Layers of Features from Tiny Images. University of Toronto </w:t>
      </w:r>
    </w:p>
    <w:p w14:paraId="01493224" w14:textId="77777777" w:rsidR="009023A0" w:rsidRPr="009023A0" w:rsidRDefault="009023A0" w:rsidP="009023A0">
      <w:pPr>
        <w:pStyle w:val="af1"/>
        <w:rPr>
          <w:rFonts w:cs="Times New Roman"/>
        </w:rPr>
      </w:pPr>
      <w:r w:rsidRPr="009023A0">
        <w:rPr>
          <w:rFonts w:cs="Times New Roman"/>
        </w:rPr>
        <w:lastRenderedPageBreak/>
        <w:t xml:space="preserve">Li L, Xu W, Chen T, Giannakis GB, Ling Q. 2018. RSA: Byzantine-Robust Stochastic Aggregation Methods for Distributed Learning from Heterogeneous Datasets. </w:t>
      </w:r>
    </w:p>
    <w:p w14:paraId="701537E9" w14:textId="77777777" w:rsidR="009023A0" w:rsidRPr="009023A0" w:rsidRDefault="009023A0" w:rsidP="009023A0">
      <w:pPr>
        <w:pStyle w:val="af1"/>
        <w:rPr>
          <w:rFonts w:cs="Times New Roman"/>
        </w:rPr>
      </w:pPr>
      <w:r w:rsidRPr="009023A0">
        <w:rPr>
          <w:rFonts w:cs="Times New Roman"/>
        </w:rPr>
        <w:t>Li T, Gao Y, Wang K, Guo S, Liu H, Kang H. 2019a. Diagnostic Assessment of Deep Learning Algorithms for Diabetic Retinopathy Screening. Information Sciences 501: 511–522.</w:t>
      </w:r>
    </w:p>
    <w:p w14:paraId="790EE59F" w14:textId="77777777" w:rsidR="009023A0" w:rsidRPr="009023A0" w:rsidRDefault="009023A0" w:rsidP="009023A0">
      <w:pPr>
        <w:pStyle w:val="af1"/>
        <w:rPr>
          <w:rFonts w:cs="Times New Roman"/>
        </w:rPr>
      </w:pPr>
      <w:r w:rsidRPr="009023A0">
        <w:rPr>
          <w:rFonts w:cs="Times New Roman"/>
        </w:rPr>
        <w:t xml:space="preserve">Li T, Sahu AK, Talwalkar A, Smith V. 2019b. Federated Learning: Challenges, Methods, and Future Directions. arXiv: Learning </w:t>
      </w:r>
    </w:p>
    <w:p w14:paraId="4B8BF36E" w14:textId="77777777" w:rsidR="009023A0" w:rsidRPr="009023A0" w:rsidRDefault="009023A0" w:rsidP="009023A0">
      <w:pPr>
        <w:pStyle w:val="af1"/>
        <w:rPr>
          <w:rFonts w:cs="Times New Roman"/>
        </w:rPr>
      </w:pPr>
      <w:r w:rsidRPr="009023A0">
        <w:rPr>
          <w:rFonts w:cs="Times New Roman"/>
        </w:rPr>
        <w:t xml:space="preserve">Li T, Sahu AK, Zaheer M, Sanjabi M, Talwalkar A, Smith V. 2018. Federated Optimization for Heterogeneous Networks. arXiv: Learning </w:t>
      </w:r>
    </w:p>
    <w:p w14:paraId="5306A7BD" w14:textId="77777777" w:rsidR="009023A0" w:rsidRPr="009023A0" w:rsidRDefault="009023A0" w:rsidP="009023A0">
      <w:pPr>
        <w:pStyle w:val="af1"/>
        <w:rPr>
          <w:rFonts w:cs="Times New Roman"/>
        </w:rPr>
      </w:pPr>
      <w:r w:rsidRPr="009023A0">
        <w:rPr>
          <w:rFonts w:cs="Times New Roman"/>
        </w:rPr>
        <w:t xml:space="preserve">Li T, Sanjabi M, Smith V. 2019c. Fair Resource Allocation in Federated Learning. arXiv: Learning </w:t>
      </w:r>
    </w:p>
    <w:p w14:paraId="415DE343" w14:textId="77777777" w:rsidR="009023A0" w:rsidRPr="009023A0" w:rsidRDefault="009023A0" w:rsidP="009023A0">
      <w:pPr>
        <w:pStyle w:val="af1"/>
        <w:rPr>
          <w:rFonts w:cs="Times New Roman"/>
        </w:rPr>
      </w:pPr>
      <w:r w:rsidRPr="009023A0">
        <w:rPr>
          <w:rFonts w:cs="Times New Roman"/>
        </w:rPr>
        <w:t>Li Y, Han R, Bi C, Li M, Wang S, Gao X. 2018. DeepSimulator: a deep simulator for Nanopore sequencing. Bioinformatics 34: 2899–2908.</w:t>
      </w:r>
    </w:p>
    <w:p w14:paraId="49E466DE" w14:textId="77777777" w:rsidR="009023A0" w:rsidRPr="009023A0" w:rsidRDefault="009023A0" w:rsidP="009023A0">
      <w:pPr>
        <w:pStyle w:val="af1"/>
        <w:rPr>
          <w:rFonts w:cs="Times New Roman"/>
        </w:rPr>
      </w:pPr>
      <w:r w:rsidRPr="009023A0">
        <w:rPr>
          <w:rFonts w:cs="Times New Roman"/>
        </w:rPr>
        <w:t xml:space="preserve">Liu Y, Chen T, Yang Q. 2018. Secure Federated Transfer Learning. arXiv: Learning </w:t>
      </w:r>
    </w:p>
    <w:p w14:paraId="5A4B3135" w14:textId="77777777" w:rsidR="009023A0" w:rsidRPr="009023A0" w:rsidRDefault="009023A0" w:rsidP="009023A0">
      <w:pPr>
        <w:pStyle w:val="af1"/>
        <w:rPr>
          <w:rFonts w:cs="Times New Roman"/>
        </w:rPr>
      </w:pPr>
      <w:r w:rsidRPr="009023A0">
        <w:rPr>
          <w:rFonts w:cs="Times New Roman"/>
        </w:rPr>
        <w:t xml:space="preserve">Mcmahan HB, Moore E, Ramage D, Hampson S, Arcas BAY. 2016. Communication-Efficient Learning of Deep Networks from Decentralized Data. arXiv: Learning </w:t>
      </w:r>
    </w:p>
    <w:p w14:paraId="11ABA0F0" w14:textId="77777777" w:rsidR="009023A0" w:rsidRPr="009023A0" w:rsidRDefault="009023A0" w:rsidP="009023A0">
      <w:pPr>
        <w:pStyle w:val="af1"/>
        <w:rPr>
          <w:rFonts w:cs="Times New Roman"/>
        </w:rPr>
      </w:pPr>
      <w:r w:rsidRPr="009023A0">
        <w:rPr>
          <w:rFonts w:cs="Times New Roman"/>
        </w:rPr>
        <w:t>Nishio T, Yonetani R. 2019. Client Selection for Federated Learning with Heterogeneous Resources in Mobile Edge. 1–7.</w:t>
      </w:r>
    </w:p>
    <w:p w14:paraId="0049D322" w14:textId="77777777" w:rsidR="009023A0" w:rsidRPr="009023A0" w:rsidRDefault="009023A0" w:rsidP="009023A0">
      <w:pPr>
        <w:pStyle w:val="af1"/>
        <w:rPr>
          <w:rFonts w:cs="Times New Roman"/>
        </w:rPr>
      </w:pPr>
      <w:r w:rsidRPr="009023A0">
        <w:rPr>
          <w:rFonts w:cs="Times New Roman"/>
        </w:rPr>
        <w:t xml:space="preserve">Passeratpalmbach J, Farnan T, Miller RC, Gross MS, Flannery HL, Gleim B. 2019. A blockchain-orchestrated Federated Learning architecture for healthcare consortia. arXiv: Computers and Society </w:t>
      </w:r>
    </w:p>
    <w:p w14:paraId="2B357ED1" w14:textId="77777777" w:rsidR="009023A0" w:rsidRPr="009023A0" w:rsidRDefault="009023A0" w:rsidP="009023A0">
      <w:pPr>
        <w:pStyle w:val="af1"/>
        <w:rPr>
          <w:rFonts w:cs="Times New Roman"/>
        </w:rPr>
      </w:pPr>
      <w:r w:rsidRPr="009023A0">
        <w:rPr>
          <w:rFonts w:cs="Times New Roman"/>
        </w:rPr>
        <w:t xml:space="preserve">Peng X, Huang Z, Zhu Y, Saenko K. 2019. Federated Adversarial Domain Adaptation. arXiv: Computer Vision and Pattern Recognition </w:t>
      </w:r>
    </w:p>
    <w:p w14:paraId="3E4EEBFF" w14:textId="77777777" w:rsidR="009023A0" w:rsidRPr="009023A0" w:rsidRDefault="009023A0" w:rsidP="009023A0">
      <w:pPr>
        <w:pStyle w:val="af1"/>
        <w:rPr>
          <w:rFonts w:cs="Times New Roman"/>
        </w:rPr>
      </w:pPr>
      <w:r w:rsidRPr="009023A0">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74C07637" w14:textId="77777777" w:rsidR="009023A0" w:rsidRPr="009023A0" w:rsidRDefault="009023A0" w:rsidP="009023A0">
      <w:pPr>
        <w:pStyle w:val="af1"/>
        <w:rPr>
          <w:rFonts w:cs="Times New Roman"/>
        </w:rPr>
      </w:pPr>
      <w:r w:rsidRPr="009023A0">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1684215B" w14:textId="77777777" w:rsidR="009023A0" w:rsidRPr="009023A0" w:rsidRDefault="009023A0" w:rsidP="009023A0">
      <w:pPr>
        <w:pStyle w:val="af1"/>
        <w:rPr>
          <w:rFonts w:cs="Times New Roman"/>
        </w:rPr>
      </w:pPr>
      <w:r w:rsidRPr="009023A0">
        <w:rPr>
          <w:rFonts w:cs="Times New Roman"/>
        </w:rPr>
        <w:lastRenderedPageBreak/>
        <w:t xml:space="preserve">Ramachandran P, Zoph B, Le QV. 2017. Swish: a Self-Gated Activation Function. arXiv: Neural and Evolutionary Computing </w:t>
      </w:r>
    </w:p>
    <w:p w14:paraId="66005FD2" w14:textId="77777777" w:rsidR="009023A0" w:rsidRPr="009023A0" w:rsidRDefault="009023A0" w:rsidP="009023A0">
      <w:pPr>
        <w:pStyle w:val="af1"/>
        <w:rPr>
          <w:rFonts w:cs="Times New Roman"/>
        </w:rPr>
      </w:pPr>
      <w:r w:rsidRPr="009023A0">
        <w:rPr>
          <w:rFonts w:cs="Times New Roman"/>
        </w:rPr>
        <w:t xml:space="preserve">Real E, Liang C, So D, Le QV. 2020. AutoML-Zero: Evolving Machine Learning Algorithms From Scratch. arXiv: Learning </w:t>
      </w:r>
    </w:p>
    <w:p w14:paraId="3768EB3C" w14:textId="77777777" w:rsidR="009023A0" w:rsidRPr="009023A0" w:rsidRDefault="009023A0" w:rsidP="009023A0">
      <w:pPr>
        <w:pStyle w:val="af1"/>
        <w:rPr>
          <w:rFonts w:cs="Times New Roman"/>
        </w:rPr>
      </w:pPr>
      <w:r w:rsidRPr="009023A0">
        <w:rPr>
          <w:rFonts w:cs="Times New Roman"/>
        </w:rPr>
        <w:t xml:space="preserve">Sheller MJ, Reina GA, Edwards B, Martin J, Bakas S. 2018. Multi-Institutional Deep Learning Modeling Without Sharing Patient Data: A Feasibility Study on Brain Tumor Segmentation. arXiv: Learning </w:t>
      </w:r>
    </w:p>
    <w:p w14:paraId="4F151E82" w14:textId="77777777" w:rsidR="009023A0" w:rsidRPr="009023A0" w:rsidRDefault="009023A0" w:rsidP="009023A0">
      <w:pPr>
        <w:pStyle w:val="af1"/>
        <w:rPr>
          <w:rFonts w:cs="Times New Roman"/>
        </w:rPr>
      </w:pPr>
      <w:r w:rsidRPr="009023A0">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78404687" w14:textId="77777777" w:rsidR="009023A0" w:rsidRPr="009023A0" w:rsidRDefault="009023A0" w:rsidP="009023A0">
      <w:pPr>
        <w:pStyle w:val="af1"/>
        <w:rPr>
          <w:rFonts w:cs="Times New Roman"/>
        </w:rPr>
      </w:pPr>
      <w:r w:rsidRPr="009023A0">
        <w:rPr>
          <w:rFonts w:cs="Times New Roman"/>
        </w:rPr>
        <w:t xml:space="preserve">Suresh AT, Mcmahan B, Kairouz P, Sun Z. 2019. Can You Really Backdoor Federated Learning. arXiv: Learning </w:t>
      </w:r>
    </w:p>
    <w:p w14:paraId="54DE990F" w14:textId="77777777" w:rsidR="009023A0" w:rsidRPr="009023A0" w:rsidRDefault="009023A0" w:rsidP="009023A0">
      <w:pPr>
        <w:pStyle w:val="af1"/>
        <w:rPr>
          <w:rFonts w:cs="Times New Roman"/>
        </w:rPr>
      </w:pPr>
      <w:r w:rsidRPr="009023A0">
        <w:rPr>
          <w:rFonts w:cs="Times New Roman"/>
        </w:rPr>
        <w:t xml:space="preserve">Wang H, Yurochkin M, Sun Y, Papailiopoulos DS, Khazaeni Y. 2020. Federated Learning with Matched Averaging. </w:t>
      </w:r>
    </w:p>
    <w:p w14:paraId="7AA2C391" w14:textId="77777777" w:rsidR="009023A0" w:rsidRPr="009023A0" w:rsidRDefault="009023A0" w:rsidP="009023A0">
      <w:pPr>
        <w:pStyle w:val="af1"/>
        <w:rPr>
          <w:rFonts w:cs="Times New Roman"/>
        </w:rPr>
      </w:pPr>
      <w:r w:rsidRPr="009023A0">
        <w:rPr>
          <w:rFonts w:cs="Times New Roman"/>
        </w:rPr>
        <w:t xml:space="preserve">Wu Z, Ling Q, Chen T, Giannakis GB. 2019. Federated Variance-Reduced Stochastic Gradient Descent with Robustness to Byzantine Attacks. arXiv: Learning </w:t>
      </w:r>
    </w:p>
    <w:p w14:paraId="513579D3" w14:textId="77777777" w:rsidR="009023A0" w:rsidRPr="009023A0" w:rsidRDefault="009023A0" w:rsidP="009023A0">
      <w:pPr>
        <w:pStyle w:val="af1"/>
        <w:rPr>
          <w:rFonts w:cs="Times New Roman"/>
        </w:rPr>
      </w:pPr>
      <w:r w:rsidRPr="009023A0">
        <w:rPr>
          <w:rFonts w:cs="Times New Roman"/>
        </w:rPr>
        <w:t xml:space="preserve">Xie C, Huang K, Chen P, Li B. 2020. DBA: Distributed Backdoor Attacks against Federated Learning. </w:t>
      </w:r>
    </w:p>
    <w:p w14:paraId="0B8F8014" w14:textId="77777777" w:rsidR="009023A0" w:rsidRPr="009023A0" w:rsidRDefault="009023A0" w:rsidP="009023A0">
      <w:pPr>
        <w:pStyle w:val="af1"/>
        <w:rPr>
          <w:rFonts w:cs="Times New Roman"/>
        </w:rPr>
      </w:pPr>
      <w:r w:rsidRPr="009023A0">
        <w:rPr>
          <w:rFonts w:cs="Times New Roman"/>
        </w:rPr>
        <w:t xml:space="preserve">Xu M, Zhao Y, Bian K, Huang G, Mei Q, Liu X. 2020. Federated Neural Architecture Search. arXiv </w:t>
      </w:r>
    </w:p>
    <w:p w14:paraId="1B312C60" w14:textId="77777777" w:rsidR="009023A0" w:rsidRPr="009023A0" w:rsidRDefault="009023A0" w:rsidP="009023A0">
      <w:pPr>
        <w:pStyle w:val="af1"/>
        <w:rPr>
          <w:rFonts w:cs="Times New Roman"/>
        </w:rPr>
      </w:pPr>
      <w:r w:rsidRPr="009023A0">
        <w:rPr>
          <w:rFonts w:cs="Times New Roman"/>
        </w:rPr>
        <w:t xml:space="preserve">Yao Q, Wang M, Escalante HJ, Guyon I, Hu Y, Li Y, Tu W, Yang Q, Yu Y. 2018. Taking Human out of Learning Applications: A Survey on Automated Machine Learning. arXiv: Artificial Intelligence </w:t>
      </w:r>
    </w:p>
    <w:p w14:paraId="48801FB0" w14:textId="77777777" w:rsidR="009023A0" w:rsidRPr="009023A0" w:rsidRDefault="009023A0" w:rsidP="009023A0">
      <w:pPr>
        <w:pStyle w:val="af1"/>
        <w:rPr>
          <w:rFonts w:cs="Times New Roman"/>
        </w:rPr>
      </w:pPr>
      <w:r w:rsidRPr="009023A0">
        <w:rPr>
          <w:rFonts w:cs="Times New Roman"/>
        </w:rPr>
        <w:t xml:space="preserve">Yurochkin M, Agarwal M, Ghosh S, Greenewald K, Hoang TN, Khazaeni Y. 2019. Bayesian Nonparametric Federated Learning of Neural Networks. arXiv: Machine Learning </w:t>
      </w:r>
    </w:p>
    <w:p w14:paraId="764C8158" w14:textId="7FBCEEF3" w:rsidR="009023A0" w:rsidRDefault="009023A0" w:rsidP="009023A0">
      <w:pPr>
        <w:pStyle w:val="af1"/>
        <w:rPr>
          <w:rFonts w:cs="Times New Roman"/>
        </w:rPr>
      </w:pPr>
      <w:r w:rsidRPr="009023A0">
        <w:rPr>
          <w:rFonts w:cs="Times New Roman"/>
        </w:rPr>
        <w:t xml:space="preserve">Zhao Y, Li M, Lai L, Suda N, Civin D, Chandra V. 2018. Federated learning with non-iid data. arXiv preprint arXiv:1806.00582 </w:t>
      </w:r>
    </w:p>
    <w:p w14:paraId="0E27EFC5" w14:textId="2D26060D" w:rsidR="00E35282" w:rsidRDefault="00E35282">
      <w:pPr>
        <w:spacing w:after="200"/>
      </w:pPr>
      <w:r>
        <w:br w:type="page"/>
      </w:r>
    </w:p>
    <w:p w14:paraId="7DC479F0" w14:textId="700B0813" w:rsidR="001B050F" w:rsidRDefault="00277DC3" w:rsidP="00277DC3">
      <w:pPr>
        <w:pStyle w:val="1"/>
        <w:rPr>
          <w:rFonts w:cs="Times New Roman"/>
        </w:rPr>
      </w:pPr>
      <w:r>
        <w:rPr>
          <w:rFonts w:cs="Times New Roman"/>
        </w:rPr>
        <w:lastRenderedPageBreak/>
        <w:fldChar w:fldCharType="end"/>
      </w:r>
      <w:bookmarkStart w:id="34" w:name="_Toc47373020"/>
      <w:r w:rsidR="001B050F">
        <w:rPr>
          <w:rFonts w:cs="Times New Roman"/>
        </w:rPr>
        <w:t>Example Non-IID Distribution</w:t>
      </w:r>
      <w:bookmarkEnd w:id="34"/>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4530"/>
        <w:gridCol w:w="4530"/>
      </w:tblGrid>
      <w:tr w:rsidR="001B050F" w14:paraId="32E7C7A6" w14:textId="77777777" w:rsidTr="001B050F">
        <w:tc>
          <w:tcPr>
            <w:tcW w:w="4530" w:type="dxa"/>
          </w:tcPr>
          <w:p w14:paraId="449A5DB9" w14:textId="7A392FE6" w:rsidR="001B050F" w:rsidRDefault="001B050F" w:rsidP="001B050F">
            <w:pPr>
              <w:rPr>
                <w:lang w:eastAsia="zh-CN"/>
              </w:rPr>
            </w:pPr>
            <w:r>
              <w:rPr>
                <w:lang w:eastAsia="zh-CN"/>
              </w:rPr>
              <w:t>Node 1</w:t>
            </w:r>
          </w:p>
        </w:tc>
        <w:tc>
          <w:tcPr>
            <w:tcW w:w="4530" w:type="dxa"/>
          </w:tcPr>
          <w:p w14:paraId="710A4AE3" w14:textId="4FD1F7B8" w:rsidR="001B050F" w:rsidRDefault="001B050F" w:rsidP="001B050F">
            <w:pPr>
              <w:rPr>
                <w:lang w:eastAsia="zh-CN"/>
              </w:rPr>
            </w:pPr>
            <w:r>
              <w:rPr>
                <w:lang w:eastAsia="zh-CN"/>
              </w:rPr>
              <w:t>Classe 1 * 200 + Class 2 *200</w:t>
            </w:r>
          </w:p>
        </w:tc>
      </w:tr>
      <w:tr w:rsidR="001B050F" w14:paraId="3CB80AE3" w14:textId="77777777" w:rsidTr="001B050F">
        <w:tc>
          <w:tcPr>
            <w:tcW w:w="4530" w:type="dxa"/>
          </w:tcPr>
          <w:p w14:paraId="00E2F56A" w14:textId="20CAF01B" w:rsidR="001B050F" w:rsidRDefault="001B050F" w:rsidP="001B050F">
            <w:pPr>
              <w:rPr>
                <w:lang w:eastAsia="zh-CN"/>
              </w:rPr>
            </w:pPr>
            <w:r>
              <w:rPr>
                <w:lang w:eastAsia="zh-CN"/>
              </w:rPr>
              <w:t>Node 2</w:t>
            </w:r>
          </w:p>
        </w:tc>
        <w:tc>
          <w:tcPr>
            <w:tcW w:w="4530" w:type="dxa"/>
          </w:tcPr>
          <w:p w14:paraId="1DED8946" w14:textId="30B379D8" w:rsidR="001B050F" w:rsidRDefault="001B050F" w:rsidP="001B050F">
            <w:pPr>
              <w:rPr>
                <w:lang w:eastAsia="zh-CN"/>
              </w:rPr>
            </w:pPr>
            <w:r>
              <w:rPr>
                <w:lang w:eastAsia="zh-CN"/>
              </w:rPr>
              <w:t>Classe 2 * 200 + Class 3 *200</w:t>
            </w:r>
          </w:p>
        </w:tc>
      </w:tr>
      <w:tr w:rsidR="001B050F" w14:paraId="06C91031" w14:textId="77777777" w:rsidTr="001B050F">
        <w:tc>
          <w:tcPr>
            <w:tcW w:w="4530" w:type="dxa"/>
          </w:tcPr>
          <w:p w14:paraId="7B867E3D" w14:textId="0FF94A97" w:rsidR="001B050F" w:rsidRDefault="001B050F" w:rsidP="001B050F">
            <w:pPr>
              <w:rPr>
                <w:lang w:eastAsia="zh-CN"/>
              </w:rPr>
            </w:pPr>
            <w:r>
              <w:rPr>
                <w:lang w:eastAsia="zh-CN"/>
              </w:rPr>
              <w:t>Node 3</w:t>
            </w:r>
          </w:p>
        </w:tc>
        <w:tc>
          <w:tcPr>
            <w:tcW w:w="4530" w:type="dxa"/>
          </w:tcPr>
          <w:p w14:paraId="71A5F586" w14:textId="445AB399" w:rsidR="001B050F" w:rsidRDefault="001B050F" w:rsidP="001B050F">
            <w:pPr>
              <w:rPr>
                <w:lang w:eastAsia="zh-CN"/>
              </w:rPr>
            </w:pPr>
            <w:r>
              <w:rPr>
                <w:lang w:eastAsia="zh-CN"/>
              </w:rPr>
              <w:t>Classe 3 * 200 + Class 4 *200</w:t>
            </w:r>
          </w:p>
        </w:tc>
      </w:tr>
      <w:tr w:rsidR="001B050F" w14:paraId="2617D37F" w14:textId="77777777" w:rsidTr="001B050F">
        <w:tc>
          <w:tcPr>
            <w:tcW w:w="4530" w:type="dxa"/>
          </w:tcPr>
          <w:p w14:paraId="6A7EDAAD" w14:textId="02CCA0A8" w:rsidR="001B050F" w:rsidRDefault="001B050F" w:rsidP="001B050F">
            <w:pPr>
              <w:rPr>
                <w:lang w:eastAsia="zh-CN"/>
              </w:rPr>
            </w:pPr>
            <w:r>
              <w:rPr>
                <w:lang w:eastAsia="zh-CN"/>
              </w:rPr>
              <w:t>Node 4</w:t>
            </w:r>
          </w:p>
        </w:tc>
        <w:tc>
          <w:tcPr>
            <w:tcW w:w="4530" w:type="dxa"/>
          </w:tcPr>
          <w:p w14:paraId="1F980580" w14:textId="64FDCAB7" w:rsidR="001B050F" w:rsidRDefault="001B050F" w:rsidP="001B050F">
            <w:pPr>
              <w:rPr>
                <w:lang w:eastAsia="zh-CN"/>
              </w:rPr>
            </w:pPr>
            <w:r>
              <w:rPr>
                <w:lang w:eastAsia="zh-CN"/>
              </w:rPr>
              <w:t>Classe 4 * 200 + Class 5 *200</w:t>
            </w:r>
          </w:p>
        </w:tc>
      </w:tr>
      <w:tr w:rsidR="001B050F" w14:paraId="6BE5028E" w14:textId="77777777" w:rsidTr="001B050F">
        <w:tc>
          <w:tcPr>
            <w:tcW w:w="4530" w:type="dxa"/>
          </w:tcPr>
          <w:p w14:paraId="7B197A5D" w14:textId="3C8785EB" w:rsidR="001B050F" w:rsidRDefault="001B050F" w:rsidP="001B050F">
            <w:pPr>
              <w:rPr>
                <w:lang w:eastAsia="zh-CN"/>
              </w:rPr>
            </w:pPr>
            <w:r>
              <w:rPr>
                <w:lang w:eastAsia="zh-CN"/>
              </w:rPr>
              <w:t>Node 5</w:t>
            </w:r>
          </w:p>
        </w:tc>
        <w:tc>
          <w:tcPr>
            <w:tcW w:w="4530" w:type="dxa"/>
          </w:tcPr>
          <w:p w14:paraId="1B7829B7" w14:textId="31E1D8BE" w:rsidR="001B050F" w:rsidRDefault="001B050F" w:rsidP="001B050F">
            <w:pPr>
              <w:rPr>
                <w:lang w:eastAsia="zh-CN"/>
              </w:rPr>
            </w:pPr>
            <w:r>
              <w:rPr>
                <w:lang w:eastAsia="zh-CN"/>
              </w:rPr>
              <w:t>Classe 5 * 200 + Class 6 *200</w:t>
            </w:r>
          </w:p>
        </w:tc>
      </w:tr>
      <w:tr w:rsidR="001B050F" w14:paraId="05F075A4" w14:textId="77777777" w:rsidTr="001B050F">
        <w:tc>
          <w:tcPr>
            <w:tcW w:w="4530" w:type="dxa"/>
          </w:tcPr>
          <w:p w14:paraId="4BA000D0" w14:textId="6B731141" w:rsidR="001B050F" w:rsidRDefault="001B050F" w:rsidP="001B050F">
            <w:pPr>
              <w:rPr>
                <w:lang w:eastAsia="zh-CN"/>
              </w:rPr>
            </w:pPr>
            <w:r>
              <w:rPr>
                <w:lang w:eastAsia="zh-CN"/>
              </w:rPr>
              <w:t>Node 6</w:t>
            </w:r>
          </w:p>
        </w:tc>
        <w:tc>
          <w:tcPr>
            <w:tcW w:w="4530" w:type="dxa"/>
          </w:tcPr>
          <w:p w14:paraId="544C15E3" w14:textId="6CECB2FC" w:rsidR="001B050F" w:rsidRDefault="001B050F" w:rsidP="001B050F">
            <w:pPr>
              <w:rPr>
                <w:lang w:eastAsia="zh-CN"/>
              </w:rPr>
            </w:pPr>
            <w:r>
              <w:rPr>
                <w:lang w:eastAsia="zh-CN"/>
              </w:rPr>
              <w:t>Classe 6 * 200 + Class 7 *200</w:t>
            </w:r>
          </w:p>
        </w:tc>
      </w:tr>
      <w:tr w:rsidR="001B050F" w14:paraId="432A3DF8" w14:textId="77777777" w:rsidTr="001B050F">
        <w:tc>
          <w:tcPr>
            <w:tcW w:w="4530" w:type="dxa"/>
          </w:tcPr>
          <w:p w14:paraId="74DDD5B0" w14:textId="500680D5" w:rsidR="001B050F" w:rsidRDefault="001B050F" w:rsidP="001B050F">
            <w:pPr>
              <w:rPr>
                <w:lang w:eastAsia="zh-CN"/>
              </w:rPr>
            </w:pPr>
            <w:r>
              <w:rPr>
                <w:lang w:eastAsia="zh-CN"/>
              </w:rPr>
              <w:t>Node 7</w:t>
            </w:r>
          </w:p>
        </w:tc>
        <w:tc>
          <w:tcPr>
            <w:tcW w:w="4530" w:type="dxa"/>
          </w:tcPr>
          <w:p w14:paraId="7D5BBB38" w14:textId="5033BD30" w:rsidR="001B050F" w:rsidRDefault="001B050F" w:rsidP="001B050F">
            <w:pPr>
              <w:rPr>
                <w:lang w:eastAsia="zh-CN"/>
              </w:rPr>
            </w:pPr>
            <w:r>
              <w:rPr>
                <w:lang w:eastAsia="zh-CN"/>
              </w:rPr>
              <w:t>Classe 7 * 200 + Class 8 *200</w:t>
            </w:r>
          </w:p>
        </w:tc>
      </w:tr>
      <w:tr w:rsidR="001B050F" w14:paraId="5C166CD4" w14:textId="77777777" w:rsidTr="001B050F">
        <w:tc>
          <w:tcPr>
            <w:tcW w:w="4530" w:type="dxa"/>
          </w:tcPr>
          <w:p w14:paraId="469818DA" w14:textId="3FA1B8FE" w:rsidR="001B050F" w:rsidRDefault="001B050F" w:rsidP="001B050F">
            <w:pPr>
              <w:rPr>
                <w:lang w:eastAsia="zh-CN"/>
              </w:rPr>
            </w:pPr>
            <w:r>
              <w:rPr>
                <w:lang w:eastAsia="zh-CN"/>
              </w:rPr>
              <w:t>Node 8</w:t>
            </w:r>
          </w:p>
        </w:tc>
        <w:tc>
          <w:tcPr>
            <w:tcW w:w="4530" w:type="dxa"/>
          </w:tcPr>
          <w:p w14:paraId="53FE4128" w14:textId="08615F68" w:rsidR="001B050F" w:rsidRDefault="001B050F" w:rsidP="001B050F">
            <w:pPr>
              <w:rPr>
                <w:lang w:eastAsia="zh-CN"/>
              </w:rPr>
            </w:pPr>
            <w:r>
              <w:rPr>
                <w:lang w:eastAsia="zh-CN"/>
              </w:rPr>
              <w:t>Classe 8 * 200 + Class 9 *200</w:t>
            </w:r>
          </w:p>
        </w:tc>
      </w:tr>
      <w:tr w:rsidR="001B050F" w14:paraId="67A10757" w14:textId="77777777" w:rsidTr="001B050F">
        <w:tc>
          <w:tcPr>
            <w:tcW w:w="4530" w:type="dxa"/>
          </w:tcPr>
          <w:p w14:paraId="6359DDED" w14:textId="2DA7C983" w:rsidR="001B050F" w:rsidRDefault="001B050F" w:rsidP="001B050F">
            <w:pPr>
              <w:rPr>
                <w:lang w:eastAsia="zh-CN"/>
              </w:rPr>
            </w:pPr>
            <w:r>
              <w:rPr>
                <w:lang w:eastAsia="zh-CN"/>
              </w:rPr>
              <w:t>Node 9</w:t>
            </w:r>
          </w:p>
        </w:tc>
        <w:tc>
          <w:tcPr>
            <w:tcW w:w="4530" w:type="dxa"/>
          </w:tcPr>
          <w:p w14:paraId="09A3AFEF" w14:textId="2B5BD199" w:rsidR="001B050F" w:rsidRDefault="001B050F" w:rsidP="001B050F">
            <w:pPr>
              <w:rPr>
                <w:lang w:eastAsia="zh-CN"/>
              </w:rPr>
            </w:pPr>
            <w:r>
              <w:rPr>
                <w:lang w:eastAsia="zh-CN"/>
              </w:rPr>
              <w:t>Classe 9 * 200 + Class 10 *200</w:t>
            </w:r>
          </w:p>
        </w:tc>
      </w:tr>
      <w:tr w:rsidR="001B050F" w14:paraId="487F1CEA" w14:textId="77777777" w:rsidTr="001B050F">
        <w:tc>
          <w:tcPr>
            <w:tcW w:w="4530" w:type="dxa"/>
          </w:tcPr>
          <w:p w14:paraId="27A37231" w14:textId="074BF540" w:rsidR="001B050F" w:rsidRDefault="001B050F" w:rsidP="001B050F">
            <w:pPr>
              <w:rPr>
                <w:lang w:eastAsia="zh-CN"/>
              </w:rPr>
            </w:pPr>
            <w:r>
              <w:rPr>
                <w:lang w:eastAsia="zh-CN"/>
              </w:rPr>
              <w:t>Node 10</w:t>
            </w:r>
          </w:p>
        </w:tc>
        <w:tc>
          <w:tcPr>
            <w:tcW w:w="4530" w:type="dxa"/>
          </w:tcPr>
          <w:p w14:paraId="4460969F" w14:textId="1B67E067" w:rsidR="001B050F" w:rsidRDefault="001B050F" w:rsidP="001B050F">
            <w:pPr>
              <w:rPr>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5" w:name="_Toc47373021"/>
      <w:r w:rsidRPr="00F64660">
        <w:lastRenderedPageBreak/>
        <w:t xml:space="preserve">Appendix </w:t>
      </w:r>
      <w:r w:rsidR="00F64660">
        <w:t>-</w:t>
      </w:r>
      <w:r w:rsidR="009428D7" w:rsidRPr="00F64660">
        <w:t xml:space="preserve"> OIA-DDR dataset after pre-processing</w:t>
      </w:r>
      <w:bookmarkEnd w:id="35"/>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6"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7"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6" w:name="_Toc47373022"/>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6"/>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7" w:name="_Toc47373023"/>
      <w:r w:rsidRPr="00212B82">
        <w:lastRenderedPageBreak/>
        <w:t xml:space="preserve">Appendix </w:t>
      </w:r>
      <w:r w:rsidR="00F64660">
        <w:t>-</w:t>
      </w:r>
      <w:r w:rsidR="00212B82" w:rsidRPr="00212B82">
        <w:t xml:space="preserve"> Statistical Records</w:t>
      </w:r>
      <w:bookmarkEnd w:id="37"/>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8" w:name="_Toc47373024"/>
      <w:r w:rsidRPr="00043DE3">
        <w:lastRenderedPageBreak/>
        <w:t xml:space="preserve">Appendix </w:t>
      </w:r>
      <w:r w:rsidR="00F64660">
        <w:t>-</w:t>
      </w:r>
      <w:r w:rsidR="00043DE3" w:rsidRPr="00043DE3">
        <w:t xml:space="preserve"> Scenario testing results with 40k set</w:t>
      </w:r>
      <w:bookmarkEnd w:id="38"/>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25ADAC6">
            <wp:extent cx="2673350" cy="1840930"/>
            <wp:effectExtent l="0" t="0" r="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6779" cy="1857064"/>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40CD49F3">
            <wp:extent cx="2711450" cy="1867166"/>
            <wp:effectExtent l="0" t="0" r="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56501" cy="1898189"/>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9" w:name="_Toc47373025"/>
      <w:r w:rsidRPr="00043DE3">
        <w:lastRenderedPageBreak/>
        <w:t xml:space="preserve">Appendix </w:t>
      </w:r>
      <w:r w:rsidR="00F64660">
        <w:t>-</w:t>
      </w:r>
      <w:r w:rsidRPr="00043DE3">
        <w:t xml:space="preserve"> Scenario testing results with 4k set</w:t>
      </w:r>
      <w:bookmarkEnd w:id="39"/>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79CE385C" w:rsidR="00043DE3" w:rsidRDefault="00C05999" w:rsidP="00103EDD">
      <w:pPr>
        <w:rPr>
          <w:lang w:val="en-GB"/>
        </w:rPr>
      </w:pPr>
      <w:r>
        <w:rPr>
          <w:noProof/>
          <w:lang w:val="en-GB"/>
        </w:rPr>
        <w:drawing>
          <wp:inline distT="0" distB="0" distL="0" distR="0" wp14:anchorId="0C5FA841" wp14:editId="524CF215">
            <wp:extent cx="2717800" cy="1863402"/>
            <wp:effectExtent l="0" t="0" r="635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47877" cy="1884023"/>
                    </a:xfrm>
                    <a:prstGeom prst="rect">
                      <a:avLst/>
                    </a:prstGeom>
                    <a:noFill/>
                    <a:ln>
                      <a:noFill/>
                    </a:ln>
                  </pic:spPr>
                </pic:pic>
              </a:graphicData>
            </a:graphic>
          </wp:inline>
        </w:drawing>
      </w:r>
      <w:r w:rsidR="001C5FC9" w:rsidRPr="001C5FC9">
        <w:rPr>
          <w:lang w:val="en-GB"/>
        </w:rPr>
        <w:t xml:space="preserve"> </w:t>
      </w:r>
      <w:r>
        <w:rPr>
          <w:noProof/>
          <w:lang w:val="en-GB"/>
        </w:rPr>
        <w:drawing>
          <wp:inline distT="0" distB="0" distL="0" distR="0" wp14:anchorId="3EBBB8DB" wp14:editId="266413EC">
            <wp:extent cx="2736850" cy="1876463"/>
            <wp:effectExtent l="0" t="0" r="635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68856" cy="1898407"/>
                    </a:xfrm>
                    <a:prstGeom prst="rect">
                      <a:avLst/>
                    </a:prstGeom>
                    <a:noFill/>
                    <a:ln>
                      <a:noFill/>
                    </a:ln>
                  </pic:spPr>
                </pic:pic>
              </a:graphicData>
            </a:graphic>
          </wp:inline>
        </w:drawing>
      </w:r>
    </w:p>
    <w:p w14:paraId="11377C8E" w14:textId="38000D5B" w:rsidR="00043DE3" w:rsidRDefault="00C05999" w:rsidP="00103EDD">
      <w:pPr>
        <w:rPr>
          <w:lang w:val="en-GB"/>
        </w:rPr>
      </w:pPr>
      <w:r>
        <w:rPr>
          <w:noProof/>
          <w:lang w:val="en-GB"/>
        </w:rPr>
        <w:lastRenderedPageBreak/>
        <w:drawing>
          <wp:inline distT="0" distB="0" distL="0" distR="0" wp14:anchorId="2DB45558" wp14:editId="1A29CE17">
            <wp:extent cx="2844800" cy="1950477"/>
            <wp:effectExtent l="0" t="0" r="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65114" cy="1964405"/>
                    </a:xfrm>
                    <a:prstGeom prst="rect">
                      <a:avLst/>
                    </a:prstGeom>
                    <a:noFill/>
                    <a:ln>
                      <a:noFill/>
                    </a:ln>
                  </pic:spPr>
                </pic:pic>
              </a:graphicData>
            </a:graphic>
          </wp:inline>
        </w:drawing>
      </w:r>
      <w:r w:rsidR="00747ADC" w:rsidRPr="00747ADC">
        <w:rPr>
          <w:lang w:val="en-GB"/>
        </w:rPr>
        <w:t xml:space="preserve"> </w:t>
      </w:r>
      <w:r>
        <w:rPr>
          <w:noProof/>
          <w:lang w:val="en-GB"/>
        </w:rPr>
        <w:drawing>
          <wp:inline distT="0" distB="0" distL="0" distR="0" wp14:anchorId="0AA6B925" wp14:editId="24FCE84E">
            <wp:extent cx="2749550" cy="1943355"/>
            <wp:effectExtent l="0" t="0" r="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70730" cy="1958325"/>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40" w:name="_Toc47373026"/>
      <w:r w:rsidRPr="00043DE3">
        <w:lastRenderedPageBreak/>
        <w:t xml:space="preserve">Appendix </w:t>
      </w:r>
      <w:r w:rsidR="00F64660">
        <w:t>-</w:t>
      </w:r>
      <w:r w:rsidRPr="00043DE3">
        <w:t xml:space="preserve"> Results for cloud implementation</w:t>
      </w:r>
      <w:bookmarkEnd w:id="40"/>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76"/>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C8C98" w14:textId="77777777" w:rsidR="0024316F" w:rsidRDefault="0024316F" w:rsidP="00A15C6A">
      <w:pPr>
        <w:spacing w:after="0" w:line="240" w:lineRule="auto"/>
      </w:pPr>
      <w:r>
        <w:separator/>
      </w:r>
    </w:p>
  </w:endnote>
  <w:endnote w:type="continuationSeparator" w:id="0">
    <w:p w14:paraId="7B298B98" w14:textId="77777777" w:rsidR="0024316F" w:rsidRDefault="0024316F"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3515C6" w:rsidRDefault="003515C6"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3515C6" w:rsidRDefault="003515C6">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3515C6" w:rsidRDefault="003515C6">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3515C6" w:rsidRPr="00B5643F" w:rsidRDefault="003515C6"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3515C6" w:rsidRPr="00B5643F" w:rsidRDefault="003515C6"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3515C6" w:rsidRPr="00B5643F" w:rsidRDefault="003515C6"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3515C6" w:rsidRPr="00B5643F" w:rsidRDefault="003515C6"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66A1B" w14:textId="77777777" w:rsidR="0024316F" w:rsidRDefault="0024316F" w:rsidP="00A15C6A">
      <w:pPr>
        <w:spacing w:after="0" w:line="240" w:lineRule="auto"/>
      </w:pPr>
      <w:r>
        <w:separator/>
      </w:r>
    </w:p>
  </w:footnote>
  <w:footnote w:type="continuationSeparator" w:id="0">
    <w:p w14:paraId="61EA761F" w14:textId="77777777" w:rsidR="0024316F" w:rsidRDefault="0024316F"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tKgFAOU2miE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13B"/>
    <w:rsid w:val="000004D5"/>
    <w:rsid w:val="00000709"/>
    <w:rsid w:val="00002086"/>
    <w:rsid w:val="00004C08"/>
    <w:rsid w:val="00004D99"/>
    <w:rsid w:val="00005AC9"/>
    <w:rsid w:val="000073C2"/>
    <w:rsid w:val="0000755C"/>
    <w:rsid w:val="00007714"/>
    <w:rsid w:val="00010167"/>
    <w:rsid w:val="00011B17"/>
    <w:rsid w:val="0001288F"/>
    <w:rsid w:val="000133BA"/>
    <w:rsid w:val="00014480"/>
    <w:rsid w:val="00014662"/>
    <w:rsid w:val="00017357"/>
    <w:rsid w:val="00020683"/>
    <w:rsid w:val="00020F2E"/>
    <w:rsid w:val="00021197"/>
    <w:rsid w:val="00023650"/>
    <w:rsid w:val="000249CB"/>
    <w:rsid w:val="00025D96"/>
    <w:rsid w:val="00025DCE"/>
    <w:rsid w:val="000270BE"/>
    <w:rsid w:val="00031080"/>
    <w:rsid w:val="000312B2"/>
    <w:rsid w:val="0003147B"/>
    <w:rsid w:val="0003305D"/>
    <w:rsid w:val="0003316B"/>
    <w:rsid w:val="00033ACE"/>
    <w:rsid w:val="00035078"/>
    <w:rsid w:val="00035466"/>
    <w:rsid w:val="00035929"/>
    <w:rsid w:val="00035D75"/>
    <w:rsid w:val="0003734C"/>
    <w:rsid w:val="000379B6"/>
    <w:rsid w:val="00040A01"/>
    <w:rsid w:val="00042599"/>
    <w:rsid w:val="000428C6"/>
    <w:rsid w:val="00043DE3"/>
    <w:rsid w:val="00044262"/>
    <w:rsid w:val="000459CB"/>
    <w:rsid w:val="00046C9F"/>
    <w:rsid w:val="00050739"/>
    <w:rsid w:val="000540A3"/>
    <w:rsid w:val="00054EB0"/>
    <w:rsid w:val="00055157"/>
    <w:rsid w:val="000551DB"/>
    <w:rsid w:val="00056624"/>
    <w:rsid w:val="00061664"/>
    <w:rsid w:val="0006597F"/>
    <w:rsid w:val="00065B36"/>
    <w:rsid w:val="00066922"/>
    <w:rsid w:val="00067D27"/>
    <w:rsid w:val="00070417"/>
    <w:rsid w:val="00070C05"/>
    <w:rsid w:val="00071BCD"/>
    <w:rsid w:val="0007312B"/>
    <w:rsid w:val="000738BD"/>
    <w:rsid w:val="00075094"/>
    <w:rsid w:val="00075454"/>
    <w:rsid w:val="00083424"/>
    <w:rsid w:val="00083572"/>
    <w:rsid w:val="00083E0B"/>
    <w:rsid w:val="000868D7"/>
    <w:rsid w:val="00087632"/>
    <w:rsid w:val="00087A0A"/>
    <w:rsid w:val="00090512"/>
    <w:rsid w:val="00090A59"/>
    <w:rsid w:val="0009110B"/>
    <w:rsid w:val="00091890"/>
    <w:rsid w:val="00091BC0"/>
    <w:rsid w:val="00091F1E"/>
    <w:rsid w:val="000935B1"/>
    <w:rsid w:val="0009365C"/>
    <w:rsid w:val="00093679"/>
    <w:rsid w:val="00093A35"/>
    <w:rsid w:val="00095104"/>
    <w:rsid w:val="0009527D"/>
    <w:rsid w:val="000965CD"/>
    <w:rsid w:val="00097487"/>
    <w:rsid w:val="000A0D0F"/>
    <w:rsid w:val="000A376D"/>
    <w:rsid w:val="000A4D15"/>
    <w:rsid w:val="000A5475"/>
    <w:rsid w:val="000A582B"/>
    <w:rsid w:val="000A5D2A"/>
    <w:rsid w:val="000A6420"/>
    <w:rsid w:val="000A6473"/>
    <w:rsid w:val="000B1003"/>
    <w:rsid w:val="000B2353"/>
    <w:rsid w:val="000B42D6"/>
    <w:rsid w:val="000B59ED"/>
    <w:rsid w:val="000B5D04"/>
    <w:rsid w:val="000B6EBF"/>
    <w:rsid w:val="000B77D9"/>
    <w:rsid w:val="000B7A52"/>
    <w:rsid w:val="000C076D"/>
    <w:rsid w:val="000C57A7"/>
    <w:rsid w:val="000C586B"/>
    <w:rsid w:val="000C5D15"/>
    <w:rsid w:val="000C6280"/>
    <w:rsid w:val="000C75A5"/>
    <w:rsid w:val="000C7DB9"/>
    <w:rsid w:val="000D030A"/>
    <w:rsid w:val="000D165B"/>
    <w:rsid w:val="000D1889"/>
    <w:rsid w:val="000D3E98"/>
    <w:rsid w:val="000D3F91"/>
    <w:rsid w:val="000D519F"/>
    <w:rsid w:val="000D6EBF"/>
    <w:rsid w:val="000D7CE0"/>
    <w:rsid w:val="000E02A1"/>
    <w:rsid w:val="000E0CC2"/>
    <w:rsid w:val="000E1025"/>
    <w:rsid w:val="000E2BB2"/>
    <w:rsid w:val="000E36B7"/>
    <w:rsid w:val="000E4F6E"/>
    <w:rsid w:val="000E7D04"/>
    <w:rsid w:val="000F01CA"/>
    <w:rsid w:val="000F0294"/>
    <w:rsid w:val="000F2F49"/>
    <w:rsid w:val="000F58ED"/>
    <w:rsid w:val="000F62F1"/>
    <w:rsid w:val="000F766D"/>
    <w:rsid w:val="00100131"/>
    <w:rsid w:val="001002DB"/>
    <w:rsid w:val="001004C2"/>
    <w:rsid w:val="001030D4"/>
    <w:rsid w:val="00103484"/>
    <w:rsid w:val="00103EDD"/>
    <w:rsid w:val="00103F10"/>
    <w:rsid w:val="00104345"/>
    <w:rsid w:val="00106132"/>
    <w:rsid w:val="001065A6"/>
    <w:rsid w:val="001079CC"/>
    <w:rsid w:val="00111C2C"/>
    <w:rsid w:val="00112689"/>
    <w:rsid w:val="00114392"/>
    <w:rsid w:val="00115CCC"/>
    <w:rsid w:val="00116A3D"/>
    <w:rsid w:val="00120202"/>
    <w:rsid w:val="00120D1C"/>
    <w:rsid w:val="0012148D"/>
    <w:rsid w:val="001214BB"/>
    <w:rsid w:val="001217ED"/>
    <w:rsid w:val="00121AF8"/>
    <w:rsid w:val="00122556"/>
    <w:rsid w:val="0012397C"/>
    <w:rsid w:val="001240DB"/>
    <w:rsid w:val="001240EF"/>
    <w:rsid w:val="0012687A"/>
    <w:rsid w:val="00126AB2"/>
    <w:rsid w:val="00127182"/>
    <w:rsid w:val="001302F6"/>
    <w:rsid w:val="00130A1D"/>
    <w:rsid w:val="00130AD0"/>
    <w:rsid w:val="00131C94"/>
    <w:rsid w:val="001326E9"/>
    <w:rsid w:val="00134A12"/>
    <w:rsid w:val="00135888"/>
    <w:rsid w:val="0013673B"/>
    <w:rsid w:val="00137068"/>
    <w:rsid w:val="00137C64"/>
    <w:rsid w:val="001412A4"/>
    <w:rsid w:val="001432D6"/>
    <w:rsid w:val="00145694"/>
    <w:rsid w:val="001479E9"/>
    <w:rsid w:val="00147C1E"/>
    <w:rsid w:val="001528B4"/>
    <w:rsid w:val="00154AA5"/>
    <w:rsid w:val="00157055"/>
    <w:rsid w:val="001575EF"/>
    <w:rsid w:val="0015792B"/>
    <w:rsid w:val="001579E2"/>
    <w:rsid w:val="00160EA1"/>
    <w:rsid w:val="00161F77"/>
    <w:rsid w:val="00162923"/>
    <w:rsid w:val="00162DD2"/>
    <w:rsid w:val="0016322B"/>
    <w:rsid w:val="00165242"/>
    <w:rsid w:val="0016608F"/>
    <w:rsid w:val="00166866"/>
    <w:rsid w:val="00167E28"/>
    <w:rsid w:val="001723FE"/>
    <w:rsid w:val="001728DA"/>
    <w:rsid w:val="001749D9"/>
    <w:rsid w:val="00176C1C"/>
    <w:rsid w:val="001774C1"/>
    <w:rsid w:val="0017777D"/>
    <w:rsid w:val="00180F76"/>
    <w:rsid w:val="00181646"/>
    <w:rsid w:val="00181A6A"/>
    <w:rsid w:val="0018244D"/>
    <w:rsid w:val="00182802"/>
    <w:rsid w:val="00183101"/>
    <w:rsid w:val="001864ED"/>
    <w:rsid w:val="001869A3"/>
    <w:rsid w:val="00187A61"/>
    <w:rsid w:val="00187C2F"/>
    <w:rsid w:val="00191968"/>
    <w:rsid w:val="00191C1F"/>
    <w:rsid w:val="0019209C"/>
    <w:rsid w:val="001938DE"/>
    <w:rsid w:val="001940D6"/>
    <w:rsid w:val="001952A9"/>
    <w:rsid w:val="00195882"/>
    <w:rsid w:val="00195D7B"/>
    <w:rsid w:val="001A53C5"/>
    <w:rsid w:val="001A693D"/>
    <w:rsid w:val="001A6C6D"/>
    <w:rsid w:val="001A7037"/>
    <w:rsid w:val="001A7808"/>
    <w:rsid w:val="001B050F"/>
    <w:rsid w:val="001B08AC"/>
    <w:rsid w:val="001B10EA"/>
    <w:rsid w:val="001B12D4"/>
    <w:rsid w:val="001B2073"/>
    <w:rsid w:val="001B3BBE"/>
    <w:rsid w:val="001B5A0D"/>
    <w:rsid w:val="001B63A4"/>
    <w:rsid w:val="001B65A8"/>
    <w:rsid w:val="001B68E6"/>
    <w:rsid w:val="001B6E79"/>
    <w:rsid w:val="001C0445"/>
    <w:rsid w:val="001C0A81"/>
    <w:rsid w:val="001C332F"/>
    <w:rsid w:val="001C3A8E"/>
    <w:rsid w:val="001C5FC9"/>
    <w:rsid w:val="001C7B72"/>
    <w:rsid w:val="001D007F"/>
    <w:rsid w:val="001D0661"/>
    <w:rsid w:val="001D0F52"/>
    <w:rsid w:val="001D2043"/>
    <w:rsid w:val="001D3555"/>
    <w:rsid w:val="001D3F8D"/>
    <w:rsid w:val="001D511D"/>
    <w:rsid w:val="001D5533"/>
    <w:rsid w:val="001D746C"/>
    <w:rsid w:val="001D788A"/>
    <w:rsid w:val="001D7F3B"/>
    <w:rsid w:val="001E0D25"/>
    <w:rsid w:val="001E1DB8"/>
    <w:rsid w:val="001E1FFE"/>
    <w:rsid w:val="001E2F25"/>
    <w:rsid w:val="001E66E8"/>
    <w:rsid w:val="001F26DF"/>
    <w:rsid w:val="001F3F29"/>
    <w:rsid w:val="001F443D"/>
    <w:rsid w:val="001F4525"/>
    <w:rsid w:val="001F5D44"/>
    <w:rsid w:val="001F6856"/>
    <w:rsid w:val="001F71B2"/>
    <w:rsid w:val="001F7F2F"/>
    <w:rsid w:val="002012EB"/>
    <w:rsid w:val="00201F9C"/>
    <w:rsid w:val="002035C6"/>
    <w:rsid w:val="00204047"/>
    <w:rsid w:val="002046C4"/>
    <w:rsid w:val="002053F7"/>
    <w:rsid w:val="00206ED3"/>
    <w:rsid w:val="00207164"/>
    <w:rsid w:val="002110A2"/>
    <w:rsid w:val="00212343"/>
    <w:rsid w:val="00212B82"/>
    <w:rsid w:val="00212E28"/>
    <w:rsid w:val="00213E28"/>
    <w:rsid w:val="0021791E"/>
    <w:rsid w:val="00220358"/>
    <w:rsid w:val="00220F24"/>
    <w:rsid w:val="00221511"/>
    <w:rsid w:val="00223F6E"/>
    <w:rsid w:val="00224E96"/>
    <w:rsid w:val="00227F04"/>
    <w:rsid w:val="002317B0"/>
    <w:rsid w:val="00231C50"/>
    <w:rsid w:val="0023299F"/>
    <w:rsid w:val="00232B0C"/>
    <w:rsid w:val="002341E5"/>
    <w:rsid w:val="00234AB1"/>
    <w:rsid w:val="002354BF"/>
    <w:rsid w:val="0023577C"/>
    <w:rsid w:val="00237095"/>
    <w:rsid w:val="002401BB"/>
    <w:rsid w:val="002405AA"/>
    <w:rsid w:val="00241242"/>
    <w:rsid w:val="002421C4"/>
    <w:rsid w:val="00242280"/>
    <w:rsid w:val="0024316F"/>
    <w:rsid w:val="00243288"/>
    <w:rsid w:val="0024523A"/>
    <w:rsid w:val="00247F69"/>
    <w:rsid w:val="0025006C"/>
    <w:rsid w:val="002507EE"/>
    <w:rsid w:val="002512F7"/>
    <w:rsid w:val="00251B63"/>
    <w:rsid w:val="00251D58"/>
    <w:rsid w:val="002523A1"/>
    <w:rsid w:val="00252D8C"/>
    <w:rsid w:val="00252E68"/>
    <w:rsid w:val="0025380A"/>
    <w:rsid w:val="0025665F"/>
    <w:rsid w:val="00256709"/>
    <w:rsid w:val="00256867"/>
    <w:rsid w:val="00257357"/>
    <w:rsid w:val="002579AB"/>
    <w:rsid w:val="00257EF2"/>
    <w:rsid w:val="00261C71"/>
    <w:rsid w:val="00261DBB"/>
    <w:rsid w:val="00261EC7"/>
    <w:rsid w:val="00262227"/>
    <w:rsid w:val="0026283C"/>
    <w:rsid w:val="00263B1D"/>
    <w:rsid w:val="00263C0C"/>
    <w:rsid w:val="00263D7C"/>
    <w:rsid w:val="002644DA"/>
    <w:rsid w:val="002649D3"/>
    <w:rsid w:val="00265DF3"/>
    <w:rsid w:val="0026662E"/>
    <w:rsid w:val="00270A54"/>
    <w:rsid w:val="00270F6D"/>
    <w:rsid w:val="002711EE"/>
    <w:rsid w:val="00271CBC"/>
    <w:rsid w:val="00273574"/>
    <w:rsid w:val="00274DD5"/>
    <w:rsid w:val="0027628B"/>
    <w:rsid w:val="0027652C"/>
    <w:rsid w:val="002768FC"/>
    <w:rsid w:val="00276E2E"/>
    <w:rsid w:val="00277760"/>
    <w:rsid w:val="00277DC3"/>
    <w:rsid w:val="00283233"/>
    <w:rsid w:val="00287A4D"/>
    <w:rsid w:val="002906CD"/>
    <w:rsid w:val="00291125"/>
    <w:rsid w:val="00291E47"/>
    <w:rsid w:val="00295FB1"/>
    <w:rsid w:val="0029631B"/>
    <w:rsid w:val="0029724A"/>
    <w:rsid w:val="002A0474"/>
    <w:rsid w:val="002A3B48"/>
    <w:rsid w:val="002A526A"/>
    <w:rsid w:val="002A5379"/>
    <w:rsid w:val="002A5AA4"/>
    <w:rsid w:val="002A5D51"/>
    <w:rsid w:val="002A666E"/>
    <w:rsid w:val="002A6F59"/>
    <w:rsid w:val="002B0056"/>
    <w:rsid w:val="002B01D9"/>
    <w:rsid w:val="002B0FA3"/>
    <w:rsid w:val="002B2FD2"/>
    <w:rsid w:val="002B5835"/>
    <w:rsid w:val="002B7D18"/>
    <w:rsid w:val="002B7EEC"/>
    <w:rsid w:val="002C2B97"/>
    <w:rsid w:val="002C2CFC"/>
    <w:rsid w:val="002C3ED0"/>
    <w:rsid w:val="002C4493"/>
    <w:rsid w:val="002C64C9"/>
    <w:rsid w:val="002C6D96"/>
    <w:rsid w:val="002C7E4C"/>
    <w:rsid w:val="002D080D"/>
    <w:rsid w:val="002D158F"/>
    <w:rsid w:val="002D15CF"/>
    <w:rsid w:val="002D24E4"/>
    <w:rsid w:val="002D2CC1"/>
    <w:rsid w:val="002D3ECB"/>
    <w:rsid w:val="002D4281"/>
    <w:rsid w:val="002D6B78"/>
    <w:rsid w:val="002D75B8"/>
    <w:rsid w:val="002D7CD0"/>
    <w:rsid w:val="002E043E"/>
    <w:rsid w:val="002E12D1"/>
    <w:rsid w:val="002E23C2"/>
    <w:rsid w:val="002E24B9"/>
    <w:rsid w:val="002E7A73"/>
    <w:rsid w:val="002F1B7A"/>
    <w:rsid w:val="002F1C87"/>
    <w:rsid w:val="002F1F00"/>
    <w:rsid w:val="002F2513"/>
    <w:rsid w:val="002F3963"/>
    <w:rsid w:val="002F407D"/>
    <w:rsid w:val="002F55DA"/>
    <w:rsid w:val="002F66F9"/>
    <w:rsid w:val="00300F1C"/>
    <w:rsid w:val="003021AF"/>
    <w:rsid w:val="00302971"/>
    <w:rsid w:val="00302CDF"/>
    <w:rsid w:val="003065D8"/>
    <w:rsid w:val="00306AC6"/>
    <w:rsid w:val="00310012"/>
    <w:rsid w:val="00311425"/>
    <w:rsid w:val="0031175F"/>
    <w:rsid w:val="0031211E"/>
    <w:rsid w:val="0031229D"/>
    <w:rsid w:val="003125AE"/>
    <w:rsid w:val="0031451C"/>
    <w:rsid w:val="00314561"/>
    <w:rsid w:val="00314995"/>
    <w:rsid w:val="003151ED"/>
    <w:rsid w:val="00315427"/>
    <w:rsid w:val="00317835"/>
    <w:rsid w:val="00320745"/>
    <w:rsid w:val="003216C3"/>
    <w:rsid w:val="00321F46"/>
    <w:rsid w:val="00322E6B"/>
    <w:rsid w:val="00325787"/>
    <w:rsid w:val="00325EA8"/>
    <w:rsid w:val="00327E90"/>
    <w:rsid w:val="00332E3A"/>
    <w:rsid w:val="003335A7"/>
    <w:rsid w:val="00333E85"/>
    <w:rsid w:val="003353BA"/>
    <w:rsid w:val="00336C31"/>
    <w:rsid w:val="003371DC"/>
    <w:rsid w:val="00340551"/>
    <w:rsid w:val="003406C2"/>
    <w:rsid w:val="00341A0F"/>
    <w:rsid w:val="00341F6B"/>
    <w:rsid w:val="0034268C"/>
    <w:rsid w:val="003431A2"/>
    <w:rsid w:val="00343A49"/>
    <w:rsid w:val="00343FB8"/>
    <w:rsid w:val="00345170"/>
    <w:rsid w:val="00345894"/>
    <w:rsid w:val="00345F00"/>
    <w:rsid w:val="003473A9"/>
    <w:rsid w:val="00347A97"/>
    <w:rsid w:val="003501D8"/>
    <w:rsid w:val="00350FAC"/>
    <w:rsid w:val="003515C6"/>
    <w:rsid w:val="00352831"/>
    <w:rsid w:val="00352E02"/>
    <w:rsid w:val="00353009"/>
    <w:rsid w:val="003543B3"/>
    <w:rsid w:val="003550A0"/>
    <w:rsid w:val="0035601B"/>
    <w:rsid w:val="0035700D"/>
    <w:rsid w:val="00362809"/>
    <w:rsid w:val="0036284D"/>
    <w:rsid w:val="00364C32"/>
    <w:rsid w:val="00365D33"/>
    <w:rsid w:val="00365EF7"/>
    <w:rsid w:val="0036753D"/>
    <w:rsid w:val="00367894"/>
    <w:rsid w:val="0037044E"/>
    <w:rsid w:val="00371E16"/>
    <w:rsid w:val="00373822"/>
    <w:rsid w:val="00373D66"/>
    <w:rsid w:val="00374147"/>
    <w:rsid w:val="003741E0"/>
    <w:rsid w:val="00374558"/>
    <w:rsid w:val="0037543D"/>
    <w:rsid w:val="0037746B"/>
    <w:rsid w:val="00384544"/>
    <w:rsid w:val="00390910"/>
    <w:rsid w:val="003916AF"/>
    <w:rsid w:val="0039210E"/>
    <w:rsid w:val="003929CE"/>
    <w:rsid w:val="00393B2C"/>
    <w:rsid w:val="00394209"/>
    <w:rsid w:val="00394C99"/>
    <w:rsid w:val="0039553C"/>
    <w:rsid w:val="00395619"/>
    <w:rsid w:val="00395C33"/>
    <w:rsid w:val="00396724"/>
    <w:rsid w:val="003971D6"/>
    <w:rsid w:val="003A01A9"/>
    <w:rsid w:val="003A0F72"/>
    <w:rsid w:val="003A2382"/>
    <w:rsid w:val="003A494C"/>
    <w:rsid w:val="003A5422"/>
    <w:rsid w:val="003A5A60"/>
    <w:rsid w:val="003A66C1"/>
    <w:rsid w:val="003A759D"/>
    <w:rsid w:val="003A7D8E"/>
    <w:rsid w:val="003B16B5"/>
    <w:rsid w:val="003B264E"/>
    <w:rsid w:val="003B2D29"/>
    <w:rsid w:val="003B531C"/>
    <w:rsid w:val="003B65A6"/>
    <w:rsid w:val="003B6A51"/>
    <w:rsid w:val="003B72DC"/>
    <w:rsid w:val="003C1EA0"/>
    <w:rsid w:val="003C332D"/>
    <w:rsid w:val="003C3424"/>
    <w:rsid w:val="003C4450"/>
    <w:rsid w:val="003C50AF"/>
    <w:rsid w:val="003C75EB"/>
    <w:rsid w:val="003D093B"/>
    <w:rsid w:val="003D2531"/>
    <w:rsid w:val="003D33AF"/>
    <w:rsid w:val="003D38DB"/>
    <w:rsid w:val="003D41DF"/>
    <w:rsid w:val="003D4A40"/>
    <w:rsid w:val="003D6589"/>
    <w:rsid w:val="003D7394"/>
    <w:rsid w:val="003E0DC6"/>
    <w:rsid w:val="003E29C9"/>
    <w:rsid w:val="003E3263"/>
    <w:rsid w:val="003E3497"/>
    <w:rsid w:val="003E4B7D"/>
    <w:rsid w:val="003E4D03"/>
    <w:rsid w:val="003E5BEE"/>
    <w:rsid w:val="003E60F7"/>
    <w:rsid w:val="003E6FF3"/>
    <w:rsid w:val="003F1049"/>
    <w:rsid w:val="003F1300"/>
    <w:rsid w:val="003F3442"/>
    <w:rsid w:val="003F4A3A"/>
    <w:rsid w:val="003F4ADD"/>
    <w:rsid w:val="003F6235"/>
    <w:rsid w:val="003F64D0"/>
    <w:rsid w:val="003F6A74"/>
    <w:rsid w:val="003F7BCE"/>
    <w:rsid w:val="00400DC7"/>
    <w:rsid w:val="004026A8"/>
    <w:rsid w:val="00406F8E"/>
    <w:rsid w:val="00411AE7"/>
    <w:rsid w:val="00412D72"/>
    <w:rsid w:val="00412FA2"/>
    <w:rsid w:val="00414D15"/>
    <w:rsid w:val="004227ED"/>
    <w:rsid w:val="0042417F"/>
    <w:rsid w:val="0042421F"/>
    <w:rsid w:val="00427B13"/>
    <w:rsid w:val="00430FDA"/>
    <w:rsid w:val="00431EDB"/>
    <w:rsid w:val="00432829"/>
    <w:rsid w:val="00433EA1"/>
    <w:rsid w:val="0043655B"/>
    <w:rsid w:val="00436E48"/>
    <w:rsid w:val="00437355"/>
    <w:rsid w:val="0043767C"/>
    <w:rsid w:val="004400A0"/>
    <w:rsid w:val="00441542"/>
    <w:rsid w:val="00441FE6"/>
    <w:rsid w:val="00447042"/>
    <w:rsid w:val="00447048"/>
    <w:rsid w:val="00447198"/>
    <w:rsid w:val="00447584"/>
    <w:rsid w:val="00451A0C"/>
    <w:rsid w:val="00452B68"/>
    <w:rsid w:val="0045306A"/>
    <w:rsid w:val="00455AC4"/>
    <w:rsid w:val="00455FA7"/>
    <w:rsid w:val="0045713E"/>
    <w:rsid w:val="00457158"/>
    <w:rsid w:val="00460AB2"/>
    <w:rsid w:val="00460B71"/>
    <w:rsid w:val="004614AC"/>
    <w:rsid w:val="00463D44"/>
    <w:rsid w:val="00464EF6"/>
    <w:rsid w:val="00466177"/>
    <w:rsid w:val="0046723A"/>
    <w:rsid w:val="00467286"/>
    <w:rsid w:val="00467784"/>
    <w:rsid w:val="00471356"/>
    <w:rsid w:val="004715B0"/>
    <w:rsid w:val="00471881"/>
    <w:rsid w:val="00472ABD"/>
    <w:rsid w:val="00472BA9"/>
    <w:rsid w:val="0047550B"/>
    <w:rsid w:val="0047764B"/>
    <w:rsid w:val="00481CC3"/>
    <w:rsid w:val="00481FFA"/>
    <w:rsid w:val="0048340E"/>
    <w:rsid w:val="004838FA"/>
    <w:rsid w:val="00484C83"/>
    <w:rsid w:val="00485345"/>
    <w:rsid w:val="004920B0"/>
    <w:rsid w:val="00492D7C"/>
    <w:rsid w:val="0049440E"/>
    <w:rsid w:val="00494856"/>
    <w:rsid w:val="00495363"/>
    <w:rsid w:val="004963FD"/>
    <w:rsid w:val="004A1EBF"/>
    <w:rsid w:val="004A1EC7"/>
    <w:rsid w:val="004A25D0"/>
    <w:rsid w:val="004A2BB9"/>
    <w:rsid w:val="004A338A"/>
    <w:rsid w:val="004A35E8"/>
    <w:rsid w:val="004A5CF3"/>
    <w:rsid w:val="004A65D6"/>
    <w:rsid w:val="004A6B26"/>
    <w:rsid w:val="004A7495"/>
    <w:rsid w:val="004B36B0"/>
    <w:rsid w:val="004B45AC"/>
    <w:rsid w:val="004B6253"/>
    <w:rsid w:val="004B6D84"/>
    <w:rsid w:val="004C1206"/>
    <w:rsid w:val="004C2155"/>
    <w:rsid w:val="004C4A3D"/>
    <w:rsid w:val="004C4E10"/>
    <w:rsid w:val="004C506E"/>
    <w:rsid w:val="004C59A2"/>
    <w:rsid w:val="004C6DC2"/>
    <w:rsid w:val="004C7D51"/>
    <w:rsid w:val="004D0A3B"/>
    <w:rsid w:val="004D1E0B"/>
    <w:rsid w:val="004D533A"/>
    <w:rsid w:val="004E0813"/>
    <w:rsid w:val="004E1D15"/>
    <w:rsid w:val="004E297B"/>
    <w:rsid w:val="004E5631"/>
    <w:rsid w:val="004E593B"/>
    <w:rsid w:val="004E5AE6"/>
    <w:rsid w:val="004E6AA5"/>
    <w:rsid w:val="004F0C12"/>
    <w:rsid w:val="004F0CF2"/>
    <w:rsid w:val="004F1899"/>
    <w:rsid w:val="004F1BC9"/>
    <w:rsid w:val="004F3753"/>
    <w:rsid w:val="004F4082"/>
    <w:rsid w:val="004F4920"/>
    <w:rsid w:val="004F6A46"/>
    <w:rsid w:val="004F78F2"/>
    <w:rsid w:val="004F7F49"/>
    <w:rsid w:val="00500D51"/>
    <w:rsid w:val="005032E2"/>
    <w:rsid w:val="00504167"/>
    <w:rsid w:val="005043A9"/>
    <w:rsid w:val="00504E0E"/>
    <w:rsid w:val="0050540C"/>
    <w:rsid w:val="00505B46"/>
    <w:rsid w:val="005134F0"/>
    <w:rsid w:val="00513D62"/>
    <w:rsid w:val="00514E21"/>
    <w:rsid w:val="00515740"/>
    <w:rsid w:val="0052009F"/>
    <w:rsid w:val="00520ACC"/>
    <w:rsid w:val="005214D7"/>
    <w:rsid w:val="00525617"/>
    <w:rsid w:val="00525E4B"/>
    <w:rsid w:val="0052727A"/>
    <w:rsid w:val="0052738F"/>
    <w:rsid w:val="00527796"/>
    <w:rsid w:val="005319F8"/>
    <w:rsid w:val="00532FFE"/>
    <w:rsid w:val="00533A6B"/>
    <w:rsid w:val="00534FC7"/>
    <w:rsid w:val="00536D73"/>
    <w:rsid w:val="00537002"/>
    <w:rsid w:val="00541D03"/>
    <w:rsid w:val="0054438C"/>
    <w:rsid w:val="00545D35"/>
    <w:rsid w:val="00546569"/>
    <w:rsid w:val="0054722D"/>
    <w:rsid w:val="00547324"/>
    <w:rsid w:val="00547854"/>
    <w:rsid w:val="00547E08"/>
    <w:rsid w:val="00547FD4"/>
    <w:rsid w:val="00550099"/>
    <w:rsid w:val="00551101"/>
    <w:rsid w:val="00551BF0"/>
    <w:rsid w:val="00553457"/>
    <w:rsid w:val="005601F3"/>
    <w:rsid w:val="0056405D"/>
    <w:rsid w:val="00565722"/>
    <w:rsid w:val="005669B7"/>
    <w:rsid w:val="00566EE1"/>
    <w:rsid w:val="0057041B"/>
    <w:rsid w:val="005704AC"/>
    <w:rsid w:val="005720F8"/>
    <w:rsid w:val="00572F2E"/>
    <w:rsid w:val="005738DC"/>
    <w:rsid w:val="00574140"/>
    <w:rsid w:val="005801EF"/>
    <w:rsid w:val="005802A4"/>
    <w:rsid w:val="005825DC"/>
    <w:rsid w:val="005829BC"/>
    <w:rsid w:val="00582AAA"/>
    <w:rsid w:val="00583775"/>
    <w:rsid w:val="00585E9D"/>
    <w:rsid w:val="00591806"/>
    <w:rsid w:val="0059205E"/>
    <w:rsid w:val="0059268E"/>
    <w:rsid w:val="00593C96"/>
    <w:rsid w:val="00594D1F"/>
    <w:rsid w:val="00595A8E"/>
    <w:rsid w:val="0059666F"/>
    <w:rsid w:val="00597D91"/>
    <w:rsid w:val="005A15CA"/>
    <w:rsid w:val="005A16B3"/>
    <w:rsid w:val="005A1FEB"/>
    <w:rsid w:val="005A250D"/>
    <w:rsid w:val="005A5C71"/>
    <w:rsid w:val="005A60F1"/>
    <w:rsid w:val="005A64FC"/>
    <w:rsid w:val="005B056C"/>
    <w:rsid w:val="005B267D"/>
    <w:rsid w:val="005B3AA8"/>
    <w:rsid w:val="005B56D5"/>
    <w:rsid w:val="005B666A"/>
    <w:rsid w:val="005B6F48"/>
    <w:rsid w:val="005C06E8"/>
    <w:rsid w:val="005C0714"/>
    <w:rsid w:val="005C25EA"/>
    <w:rsid w:val="005C40E1"/>
    <w:rsid w:val="005C4E59"/>
    <w:rsid w:val="005C7193"/>
    <w:rsid w:val="005D0894"/>
    <w:rsid w:val="005D3E6F"/>
    <w:rsid w:val="005D4F26"/>
    <w:rsid w:val="005D663A"/>
    <w:rsid w:val="005D6D5B"/>
    <w:rsid w:val="005D7958"/>
    <w:rsid w:val="005E16E2"/>
    <w:rsid w:val="005E27DA"/>
    <w:rsid w:val="005E36E5"/>
    <w:rsid w:val="005E6FCE"/>
    <w:rsid w:val="005F0F26"/>
    <w:rsid w:val="005F2BDD"/>
    <w:rsid w:val="005F3280"/>
    <w:rsid w:val="005F7C1F"/>
    <w:rsid w:val="00601D28"/>
    <w:rsid w:val="00601FA2"/>
    <w:rsid w:val="006020CD"/>
    <w:rsid w:val="00603992"/>
    <w:rsid w:val="006042FD"/>
    <w:rsid w:val="00605940"/>
    <w:rsid w:val="00605B3C"/>
    <w:rsid w:val="00606012"/>
    <w:rsid w:val="006102B6"/>
    <w:rsid w:val="006110C8"/>
    <w:rsid w:val="0061140B"/>
    <w:rsid w:val="00613B4B"/>
    <w:rsid w:val="00614088"/>
    <w:rsid w:val="00614115"/>
    <w:rsid w:val="00614794"/>
    <w:rsid w:val="0062071E"/>
    <w:rsid w:val="00621273"/>
    <w:rsid w:val="00621596"/>
    <w:rsid w:val="00623200"/>
    <w:rsid w:val="006235C0"/>
    <w:rsid w:val="00625066"/>
    <w:rsid w:val="00625524"/>
    <w:rsid w:val="006260A9"/>
    <w:rsid w:val="006303AF"/>
    <w:rsid w:val="00632B4D"/>
    <w:rsid w:val="00632D78"/>
    <w:rsid w:val="00632F40"/>
    <w:rsid w:val="006363E0"/>
    <w:rsid w:val="006367B2"/>
    <w:rsid w:val="00637BCF"/>
    <w:rsid w:val="00637E83"/>
    <w:rsid w:val="0064012B"/>
    <w:rsid w:val="006406F2"/>
    <w:rsid w:val="0064098D"/>
    <w:rsid w:val="00640CA5"/>
    <w:rsid w:val="0064220B"/>
    <w:rsid w:val="00642999"/>
    <w:rsid w:val="0064407A"/>
    <w:rsid w:val="006456D1"/>
    <w:rsid w:val="006457C8"/>
    <w:rsid w:val="006475AF"/>
    <w:rsid w:val="00650688"/>
    <w:rsid w:val="006514F5"/>
    <w:rsid w:val="00652E16"/>
    <w:rsid w:val="00653349"/>
    <w:rsid w:val="00653479"/>
    <w:rsid w:val="00653FD9"/>
    <w:rsid w:val="00656234"/>
    <w:rsid w:val="006578DD"/>
    <w:rsid w:val="00657D67"/>
    <w:rsid w:val="00661A14"/>
    <w:rsid w:val="006621D6"/>
    <w:rsid w:val="00662A6A"/>
    <w:rsid w:val="00664C10"/>
    <w:rsid w:val="00665F5D"/>
    <w:rsid w:val="00666C09"/>
    <w:rsid w:val="00667A96"/>
    <w:rsid w:val="00670738"/>
    <w:rsid w:val="006734C4"/>
    <w:rsid w:val="0067511B"/>
    <w:rsid w:val="00675B0D"/>
    <w:rsid w:val="00675B83"/>
    <w:rsid w:val="006761FC"/>
    <w:rsid w:val="00676808"/>
    <w:rsid w:val="00677002"/>
    <w:rsid w:val="006802EB"/>
    <w:rsid w:val="006803F3"/>
    <w:rsid w:val="00680D66"/>
    <w:rsid w:val="006812F1"/>
    <w:rsid w:val="00681EE1"/>
    <w:rsid w:val="00686D6E"/>
    <w:rsid w:val="00686FE7"/>
    <w:rsid w:val="006874B0"/>
    <w:rsid w:val="00687C04"/>
    <w:rsid w:val="00691C06"/>
    <w:rsid w:val="00692D2B"/>
    <w:rsid w:val="006940E6"/>
    <w:rsid w:val="006943E5"/>
    <w:rsid w:val="00694CCB"/>
    <w:rsid w:val="0069565C"/>
    <w:rsid w:val="00695ECF"/>
    <w:rsid w:val="006A05F2"/>
    <w:rsid w:val="006A0BCE"/>
    <w:rsid w:val="006A10DC"/>
    <w:rsid w:val="006A7DC6"/>
    <w:rsid w:val="006B002A"/>
    <w:rsid w:val="006B08D2"/>
    <w:rsid w:val="006B0EDC"/>
    <w:rsid w:val="006B1AB0"/>
    <w:rsid w:val="006B2B4F"/>
    <w:rsid w:val="006B30BD"/>
    <w:rsid w:val="006B4FCB"/>
    <w:rsid w:val="006B52DD"/>
    <w:rsid w:val="006B5A26"/>
    <w:rsid w:val="006B6E18"/>
    <w:rsid w:val="006C0DC3"/>
    <w:rsid w:val="006C1922"/>
    <w:rsid w:val="006C1F8F"/>
    <w:rsid w:val="006C272B"/>
    <w:rsid w:val="006C4828"/>
    <w:rsid w:val="006C618E"/>
    <w:rsid w:val="006C677C"/>
    <w:rsid w:val="006C6C5F"/>
    <w:rsid w:val="006C7782"/>
    <w:rsid w:val="006D0545"/>
    <w:rsid w:val="006D05EC"/>
    <w:rsid w:val="006D19DE"/>
    <w:rsid w:val="006D1FA7"/>
    <w:rsid w:val="006D4E7E"/>
    <w:rsid w:val="006D74D8"/>
    <w:rsid w:val="006E149E"/>
    <w:rsid w:val="006E194D"/>
    <w:rsid w:val="006E2BAD"/>
    <w:rsid w:val="006E4C53"/>
    <w:rsid w:val="006E52C1"/>
    <w:rsid w:val="006E61BF"/>
    <w:rsid w:val="006E62BF"/>
    <w:rsid w:val="006E669A"/>
    <w:rsid w:val="006E7384"/>
    <w:rsid w:val="006F23A8"/>
    <w:rsid w:val="006F3077"/>
    <w:rsid w:val="006F5B6C"/>
    <w:rsid w:val="006F72F3"/>
    <w:rsid w:val="006F7467"/>
    <w:rsid w:val="007007D5"/>
    <w:rsid w:val="007010AB"/>
    <w:rsid w:val="007022C8"/>
    <w:rsid w:val="0070311C"/>
    <w:rsid w:val="00703AE7"/>
    <w:rsid w:val="00704215"/>
    <w:rsid w:val="00704873"/>
    <w:rsid w:val="00704E9A"/>
    <w:rsid w:val="0070581B"/>
    <w:rsid w:val="007063D5"/>
    <w:rsid w:val="00706A35"/>
    <w:rsid w:val="007103F0"/>
    <w:rsid w:val="0071055F"/>
    <w:rsid w:val="00710A22"/>
    <w:rsid w:val="00711859"/>
    <w:rsid w:val="00714EE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314E"/>
    <w:rsid w:val="007333A5"/>
    <w:rsid w:val="00736BF4"/>
    <w:rsid w:val="00736D63"/>
    <w:rsid w:val="00740251"/>
    <w:rsid w:val="00741286"/>
    <w:rsid w:val="0074186A"/>
    <w:rsid w:val="0074305F"/>
    <w:rsid w:val="0074425E"/>
    <w:rsid w:val="00744E2C"/>
    <w:rsid w:val="00745E6A"/>
    <w:rsid w:val="00747034"/>
    <w:rsid w:val="00747ADC"/>
    <w:rsid w:val="0075061E"/>
    <w:rsid w:val="00752A35"/>
    <w:rsid w:val="007534C7"/>
    <w:rsid w:val="00754B09"/>
    <w:rsid w:val="007565FF"/>
    <w:rsid w:val="00756732"/>
    <w:rsid w:val="00756801"/>
    <w:rsid w:val="0076031B"/>
    <w:rsid w:val="007609B9"/>
    <w:rsid w:val="0076152E"/>
    <w:rsid w:val="007623E6"/>
    <w:rsid w:val="007636AE"/>
    <w:rsid w:val="0076401C"/>
    <w:rsid w:val="00765FCF"/>
    <w:rsid w:val="007661FD"/>
    <w:rsid w:val="007663EB"/>
    <w:rsid w:val="00770C9E"/>
    <w:rsid w:val="007716AC"/>
    <w:rsid w:val="00771F28"/>
    <w:rsid w:val="007737B9"/>
    <w:rsid w:val="0077540D"/>
    <w:rsid w:val="0077668E"/>
    <w:rsid w:val="00781732"/>
    <w:rsid w:val="00782251"/>
    <w:rsid w:val="0078241F"/>
    <w:rsid w:val="00783EDD"/>
    <w:rsid w:val="0078591D"/>
    <w:rsid w:val="00787CFB"/>
    <w:rsid w:val="00790AFE"/>
    <w:rsid w:val="00791C15"/>
    <w:rsid w:val="00794288"/>
    <w:rsid w:val="007948C8"/>
    <w:rsid w:val="0079493D"/>
    <w:rsid w:val="00795DE0"/>
    <w:rsid w:val="007A0467"/>
    <w:rsid w:val="007A08CC"/>
    <w:rsid w:val="007A0ADF"/>
    <w:rsid w:val="007A37DF"/>
    <w:rsid w:val="007A46AF"/>
    <w:rsid w:val="007A5BF4"/>
    <w:rsid w:val="007A6187"/>
    <w:rsid w:val="007A761E"/>
    <w:rsid w:val="007A783B"/>
    <w:rsid w:val="007B11DF"/>
    <w:rsid w:val="007B1555"/>
    <w:rsid w:val="007B4A1F"/>
    <w:rsid w:val="007B4CBE"/>
    <w:rsid w:val="007B5276"/>
    <w:rsid w:val="007B5518"/>
    <w:rsid w:val="007B68E6"/>
    <w:rsid w:val="007B6C10"/>
    <w:rsid w:val="007C07F4"/>
    <w:rsid w:val="007C149F"/>
    <w:rsid w:val="007C157A"/>
    <w:rsid w:val="007C20B8"/>
    <w:rsid w:val="007C54FB"/>
    <w:rsid w:val="007D1280"/>
    <w:rsid w:val="007D1D9A"/>
    <w:rsid w:val="007D28F7"/>
    <w:rsid w:val="007D45DF"/>
    <w:rsid w:val="007D4A0E"/>
    <w:rsid w:val="007D4A4C"/>
    <w:rsid w:val="007D4E66"/>
    <w:rsid w:val="007D565A"/>
    <w:rsid w:val="007D5903"/>
    <w:rsid w:val="007D68D5"/>
    <w:rsid w:val="007D78F7"/>
    <w:rsid w:val="007E2CB4"/>
    <w:rsid w:val="007E3D98"/>
    <w:rsid w:val="007E4B57"/>
    <w:rsid w:val="007E4D76"/>
    <w:rsid w:val="007E4EC8"/>
    <w:rsid w:val="007E62F7"/>
    <w:rsid w:val="007F1817"/>
    <w:rsid w:val="007F1DE1"/>
    <w:rsid w:val="007F450B"/>
    <w:rsid w:val="007F5C53"/>
    <w:rsid w:val="007F65DE"/>
    <w:rsid w:val="007F6744"/>
    <w:rsid w:val="007F74C1"/>
    <w:rsid w:val="00801ACB"/>
    <w:rsid w:val="00802E99"/>
    <w:rsid w:val="0080351A"/>
    <w:rsid w:val="00805340"/>
    <w:rsid w:val="008053BA"/>
    <w:rsid w:val="00805F90"/>
    <w:rsid w:val="00806F59"/>
    <w:rsid w:val="008073E5"/>
    <w:rsid w:val="008105E5"/>
    <w:rsid w:val="008109B5"/>
    <w:rsid w:val="00811A7A"/>
    <w:rsid w:val="00812025"/>
    <w:rsid w:val="00813233"/>
    <w:rsid w:val="00813FBB"/>
    <w:rsid w:val="008148D0"/>
    <w:rsid w:val="00814943"/>
    <w:rsid w:val="00815ADB"/>
    <w:rsid w:val="00817FA5"/>
    <w:rsid w:val="008202D8"/>
    <w:rsid w:val="008203C8"/>
    <w:rsid w:val="008210F0"/>
    <w:rsid w:val="00825778"/>
    <w:rsid w:val="00826392"/>
    <w:rsid w:val="00826E6A"/>
    <w:rsid w:val="00830C67"/>
    <w:rsid w:val="00830D12"/>
    <w:rsid w:val="0083467D"/>
    <w:rsid w:val="00834E88"/>
    <w:rsid w:val="00836D6B"/>
    <w:rsid w:val="008414E3"/>
    <w:rsid w:val="00841B4B"/>
    <w:rsid w:val="008425BA"/>
    <w:rsid w:val="0084266E"/>
    <w:rsid w:val="00843C4A"/>
    <w:rsid w:val="0084427A"/>
    <w:rsid w:val="00844F7A"/>
    <w:rsid w:val="008459F1"/>
    <w:rsid w:val="00845BB7"/>
    <w:rsid w:val="00847CF8"/>
    <w:rsid w:val="00850C18"/>
    <w:rsid w:val="00850F1F"/>
    <w:rsid w:val="00851033"/>
    <w:rsid w:val="008513E7"/>
    <w:rsid w:val="008520A8"/>
    <w:rsid w:val="00853357"/>
    <w:rsid w:val="00854510"/>
    <w:rsid w:val="00856C21"/>
    <w:rsid w:val="0085727C"/>
    <w:rsid w:val="0086034A"/>
    <w:rsid w:val="00861663"/>
    <w:rsid w:val="00862326"/>
    <w:rsid w:val="008633B6"/>
    <w:rsid w:val="008641D7"/>
    <w:rsid w:val="00866B37"/>
    <w:rsid w:val="00866E06"/>
    <w:rsid w:val="00867201"/>
    <w:rsid w:val="00871AC4"/>
    <w:rsid w:val="00871CAD"/>
    <w:rsid w:val="008724DB"/>
    <w:rsid w:val="00872938"/>
    <w:rsid w:val="00872FB4"/>
    <w:rsid w:val="008731B7"/>
    <w:rsid w:val="008733C7"/>
    <w:rsid w:val="0087423D"/>
    <w:rsid w:val="00875E2B"/>
    <w:rsid w:val="00876901"/>
    <w:rsid w:val="008776CC"/>
    <w:rsid w:val="00877890"/>
    <w:rsid w:val="008779C0"/>
    <w:rsid w:val="00877C67"/>
    <w:rsid w:val="00880D60"/>
    <w:rsid w:val="00880D98"/>
    <w:rsid w:val="008853D2"/>
    <w:rsid w:val="00885582"/>
    <w:rsid w:val="00887840"/>
    <w:rsid w:val="00890930"/>
    <w:rsid w:val="00892A28"/>
    <w:rsid w:val="00894913"/>
    <w:rsid w:val="00894AA6"/>
    <w:rsid w:val="008959F2"/>
    <w:rsid w:val="00896E43"/>
    <w:rsid w:val="00897726"/>
    <w:rsid w:val="00897AA9"/>
    <w:rsid w:val="008A02C0"/>
    <w:rsid w:val="008A367A"/>
    <w:rsid w:val="008A61B1"/>
    <w:rsid w:val="008A6DF9"/>
    <w:rsid w:val="008B0D7F"/>
    <w:rsid w:val="008B3809"/>
    <w:rsid w:val="008B3A10"/>
    <w:rsid w:val="008B41C5"/>
    <w:rsid w:val="008B5125"/>
    <w:rsid w:val="008B5993"/>
    <w:rsid w:val="008B5BCF"/>
    <w:rsid w:val="008C08CB"/>
    <w:rsid w:val="008C093A"/>
    <w:rsid w:val="008C1637"/>
    <w:rsid w:val="008C1842"/>
    <w:rsid w:val="008C1883"/>
    <w:rsid w:val="008C1A60"/>
    <w:rsid w:val="008C30AE"/>
    <w:rsid w:val="008C51FB"/>
    <w:rsid w:val="008C7275"/>
    <w:rsid w:val="008D00EB"/>
    <w:rsid w:val="008D178A"/>
    <w:rsid w:val="008D2217"/>
    <w:rsid w:val="008D34F5"/>
    <w:rsid w:val="008D4104"/>
    <w:rsid w:val="008E6D9F"/>
    <w:rsid w:val="008E7A72"/>
    <w:rsid w:val="008E7DE5"/>
    <w:rsid w:val="008F04E4"/>
    <w:rsid w:val="008F08ED"/>
    <w:rsid w:val="008F0AAC"/>
    <w:rsid w:val="008F1BBA"/>
    <w:rsid w:val="008F1C2D"/>
    <w:rsid w:val="008F2BBB"/>
    <w:rsid w:val="008F2EBF"/>
    <w:rsid w:val="008F4DBF"/>
    <w:rsid w:val="008F53B8"/>
    <w:rsid w:val="008F55ED"/>
    <w:rsid w:val="008F59D5"/>
    <w:rsid w:val="008F7E39"/>
    <w:rsid w:val="009007C6"/>
    <w:rsid w:val="00901785"/>
    <w:rsid w:val="009023A0"/>
    <w:rsid w:val="00902E48"/>
    <w:rsid w:val="00902F30"/>
    <w:rsid w:val="0090712E"/>
    <w:rsid w:val="00910AC3"/>
    <w:rsid w:val="009110CD"/>
    <w:rsid w:val="00911551"/>
    <w:rsid w:val="00912B64"/>
    <w:rsid w:val="00913B0D"/>
    <w:rsid w:val="00915A43"/>
    <w:rsid w:val="00915E53"/>
    <w:rsid w:val="009207A5"/>
    <w:rsid w:val="009220AC"/>
    <w:rsid w:val="009230AC"/>
    <w:rsid w:val="00924236"/>
    <w:rsid w:val="00924E5E"/>
    <w:rsid w:val="009252A2"/>
    <w:rsid w:val="00925596"/>
    <w:rsid w:val="00926870"/>
    <w:rsid w:val="00932123"/>
    <w:rsid w:val="00933C0D"/>
    <w:rsid w:val="00934430"/>
    <w:rsid w:val="00934E40"/>
    <w:rsid w:val="0093611E"/>
    <w:rsid w:val="00936BA9"/>
    <w:rsid w:val="00937017"/>
    <w:rsid w:val="00937A2E"/>
    <w:rsid w:val="009428D7"/>
    <w:rsid w:val="00942E93"/>
    <w:rsid w:val="0094362C"/>
    <w:rsid w:val="0094441C"/>
    <w:rsid w:val="00944422"/>
    <w:rsid w:val="00945278"/>
    <w:rsid w:val="0094632F"/>
    <w:rsid w:val="009503EA"/>
    <w:rsid w:val="00950FAB"/>
    <w:rsid w:val="0095186B"/>
    <w:rsid w:val="00951DF9"/>
    <w:rsid w:val="00953DFD"/>
    <w:rsid w:val="00954CDE"/>
    <w:rsid w:val="00955F3F"/>
    <w:rsid w:val="0095686A"/>
    <w:rsid w:val="00956CD0"/>
    <w:rsid w:val="00960FD7"/>
    <w:rsid w:val="00963311"/>
    <w:rsid w:val="009633A2"/>
    <w:rsid w:val="0096682E"/>
    <w:rsid w:val="009679BC"/>
    <w:rsid w:val="00970F08"/>
    <w:rsid w:val="00973829"/>
    <w:rsid w:val="00973DFC"/>
    <w:rsid w:val="00974EBF"/>
    <w:rsid w:val="0097571D"/>
    <w:rsid w:val="00976846"/>
    <w:rsid w:val="00976AAB"/>
    <w:rsid w:val="00976C3D"/>
    <w:rsid w:val="00976F5D"/>
    <w:rsid w:val="009844BD"/>
    <w:rsid w:val="00984940"/>
    <w:rsid w:val="00985AC7"/>
    <w:rsid w:val="00986FE0"/>
    <w:rsid w:val="0099060D"/>
    <w:rsid w:val="009906C3"/>
    <w:rsid w:val="009927CE"/>
    <w:rsid w:val="00995722"/>
    <w:rsid w:val="009A1C5B"/>
    <w:rsid w:val="009A1C78"/>
    <w:rsid w:val="009A43DD"/>
    <w:rsid w:val="009A4B66"/>
    <w:rsid w:val="009A4C08"/>
    <w:rsid w:val="009A6314"/>
    <w:rsid w:val="009A6B77"/>
    <w:rsid w:val="009B1637"/>
    <w:rsid w:val="009B3177"/>
    <w:rsid w:val="009B49CA"/>
    <w:rsid w:val="009B600B"/>
    <w:rsid w:val="009B728B"/>
    <w:rsid w:val="009B769D"/>
    <w:rsid w:val="009C1B17"/>
    <w:rsid w:val="009C5E17"/>
    <w:rsid w:val="009D03CA"/>
    <w:rsid w:val="009D0AD0"/>
    <w:rsid w:val="009D2D30"/>
    <w:rsid w:val="009D31F4"/>
    <w:rsid w:val="009D3BF7"/>
    <w:rsid w:val="009D3CD6"/>
    <w:rsid w:val="009D40A7"/>
    <w:rsid w:val="009D720D"/>
    <w:rsid w:val="009E1E48"/>
    <w:rsid w:val="009E4716"/>
    <w:rsid w:val="009E6D91"/>
    <w:rsid w:val="009E7C49"/>
    <w:rsid w:val="009F2083"/>
    <w:rsid w:val="009F22B0"/>
    <w:rsid w:val="009F4268"/>
    <w:rsid w:val="009F51CE"/>
    <w:rsid w:val="009F5F46"/>
    <w:rsid w:val="009F711A"/>
    <w:rsid w:val="00A006BE"/>
    <w:rsid w:val="00A00C95"/>
    <w:rsid w:val="00A04A6E"/>
    <w:rsid w:val="00A0552A"/>
    <w:rsid w:val="00A1303F"/>
    <w:rsid w:val="00A130A3"/>
    <w:rsid w:val="00A14571"/>
    <w:rsid w:val="00A145A5"/>
    <w:rsid w:val="00A15783"/>
    <w:rsid w:val="00A15C6A"/>
    <w:rsid w:val="00A2379C"/>
    <w:rsid w:val="00A23DBA"/>
    <w:rsid w:val="00A24E15"/>
    <w:rsid w:val="00A258C1"/>
    <w:rsid w:val="00A27C05"/>
    <w:rsid w:val="00A304C2"/>
    <w:rsid w:val="00A30ED8"/>
    <w:rsid w:val="00A30EF6"/>
    <w:rsid w:val="00A31A83"/>
    <w:rsid w:val="00A33184"/>
    <w:rsid w:val="00A345DF"/>
    <w:rsid w:val="00A34ED4"/>
    <w:rsid w:val="00A3590A"/>
    <w:rsid w:val="00A40554"/>
    <w:rsid w:val="00A41B0C"/>
    <w:rsid w:val="00A42A74"/>
    <w:rsid w:val="00A42FC4"/>
    <w:rsid w:val="00A43E87"/>
    <w:rsid w:val="00A45C32"/>
    <w:rsid w:val="00A45E01"/>
    <w:rsid w:val="00A45EC3"/>
    <w:rsid w:val="00A462A6"/>
    <w:rsid w:val="00A52D72"/>
    <w:rsid w:val="00A5346A"/>
    <w:rsid w:val="00A53714"/>
    <w:rsid w:val="00A53A90"/>
    <w:rsid w:val="00A55AC5"/>
    <w:rsid w:val="00A561D3"/>
    <w:rsid w:val="00A565FE"/>
    <w:rsid w:val="00A57189"/>
    <w:rsid w:val="00A573A6"/>
    <w:rsid w:val="00A601F4"/>
    <w:rsid w:val="00A618B8"/>
    <w:rsid w:val="00A61AD9"/>
    <w:rsid w:val="00A62A28"/>
    <w:rsid w:val="00A62FFA"/>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10D3"/>
    <w:rsid w:val="00A810E8"/>
    <w:rsid w:val="00A82D29"/>
    <w:rsid w:val="00A8344D"/>
    <w:rsid w:val="00A834C4"/>
    <w:rsid w:val="00A8361A"/>
    <w:rsid w:val="00A83C9E"/>
    <w:rsid w:val="00A86ECD"/>
    <w:rsid w:val="00A87B0D"/>
    <w:rsid w:val="00A92970"/>
    <w:rsid w:val="00A934C6"/>
    <w:rsid w:val="00A9411A"/>
    <w:rsid w:val="00A9479D"/>
    <w:rsid w:val="00A95ACB"/>
    <w:rsid w:val="00A95E3E"/>
    <w:rsid w:val="00AA1913"/>
    <w:rsid w:val="00AA1F00"/>
    <w:rsid w:val="00AA22F4"/>
    <w:rsid w:val="00AA3706"/>
    <w:rsid w:val="00AA3715"/>
    <w:rsid w:val="00AA466E"/>
    <w:rsid w:val="00AA65D8"/>
    <w:rsid w:val="00AA71B3"/>
    <w:rsid w:val="00AB006E"/>
    <w:rsid w:val="00AB1464"/>
    <w:rsid w:val="00AB16C5"/>
    <w:rsid w:val="00AB24FD"/>
    <w:rsid w:val="00AB29FF"/>
    <w:rsid w:val="00AB2AD8"/>
    <w:rsid w:val="00AB2DC7"/>
    <w:rsid w:val="00AB3CC9"/>
    <w:rsid w:val="00AB4060"/>
    <w:rsid w:val="00AB5050"/>
    <w:rsid w:val="00AB5150"/>
    <w:rsid w:val="00AB52CA"/>
    <w:rsid w:val="00AB5D0A"/>
    <w:rsid w:val="00AB6229"/>
    <w:rsid w:val="00AB68E7"/>
    <w:rsid w:val="00AC1473"/>
    <w:rsid w:val="00AC23E8"/>
    <w:rsid w:val="00AC2B39"/>
    <w:rsid w:val="00AC2BA3"/>
    <w:rsid w:val="00AC53CA"/>
    <w:rsid w:val="00AC6FA2"/>
    <w:rsid w:val="00AC7903"/>
    <w:rsid w:val="00AC794F"/>
    <w:rsid w:val="00AD2A80"/>
    <w:rsid w:val="00AD32A0"/>
    <w:rsid w:val="00AD399F"/>
    <w:rsid w:val="00AD4480"/>
    <w:rsid w:val="00AD4992"/>
    <w:rsid w:val="00AD4B40"/>
    <w:rsid w:val="00AD4B6F"/>
    <w:rsid w:val="00AD584F"/>
    <w:rsid w:val="00AE1545"/>
    <w:rsid w:val="00AE2B83"/>
    <w:rsid w:val="00AE3208"/>
    <w:rsid w:val="00AE3FEE"/>
    <w:rsid w:val="00AE764C"/>
    <w:rsid w:val="00AF1536"/>
    <w:rsid w:val="00AF25B2"/>
    <w:rsid w:val="00AF2DE7"/>
    <w:rsid w:val="00AF3E59"/>
    <w:rsid w:val="00AF42B1"/>
    <w:rsid w:val="00AF457C"/>
    <w:rsid w:val="00AF50D4"/>
    <w:rsid w:val="00AF617B"/>
    <w:rsid w:val="00AF6428"/>
    <w:rsid w:val="00AF6932"/>
    <w:rsid w:val="00B002D2"/>
    <w:rsid w:val="00B05B04"/>
    <w:rsid w:val="00B05C74"/>
    <w:rsid w:val="00B06024"/>
    <w:rsid w:val="00B102C2"/>
    <w:rsid w:val="00B13132"/>
    <w:rsid w:val="00B13A45"/>
    <w:rsid w:val="00B13C51"/>
    <w:rsid w:val="00B1403B"/>
    <w:rsid w:val="00B14638"/>
    <w:rsid w:val="00B15836"/>
    <w:rsid w:val="00B208A8"/>
    <w:rsid w:val="00B20B21"/>
    <w:rsid w:val="00B23AEB"/>
    <w:rsid w:val="00B23D7E"/>
    <w:rsid w:val="00B26232"/>
    <w:rsid w:val="00B26773"/>
    <w:rsid w:val="00B26EB4"/>
    <w:rsid w:val="00B27419"/>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4589A"/>
    <w:rsid w:val="00B50159"/>
    <w:rsid w:val="00B50C49"/>
    <w:rsid w:val="00B51EDA"/>
    <w:rsid w:val="00B55863"/>
    <w:rsid w:val="00B563F7"/>
    <w:rsid w:val="00B5643F"/>
    <w:rsid w:val="00B57F06"/>
    <w:rsid w:val="00B57F5D"/>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290A"/>
    <w:rsid w:val="00B84903"/>
    <w:rsid w:val="00B851E6"/>
    <w:rsid w:val="00B907FB"/>
    <w:rsid w:val="00B91215"/>
    <w:rsid w:val="00B937D8"/>
    <w:rsid w:val="00B93C5F"/>
    <w:rsid w:val="00B94218"/>
    <w:rsid w:val="00B948B5"/>
    <w:rsid w:val="00B94E76"/>
    <w:rsid w:val="00B95950"/>
    <w:rsid w:val="00B965AF"/>
    <w:rsid w:val="00B972F2"/>
    <w:rsid w:val="00BA0ECD"/>
    <w:rsid w:val="00BA31D6"/>
    <w:rsid w:val="00BA495C"/>
    <w:rsid w:val="00BA4FAC"/>
    <w:rsid w:val="00BA7415"/>
    <w:rsid w:val="00BA7E70"/>
    <w:rsid w:val="00BA7FB9"/>
    <w:rsid w:val="00BB013A"/>
    <w:rsid w:val="00BB155D"/>
    <w:rsid w:val="00BB3406"/>
    <w:rsid w:val="00BB682C"/>
    <w:rsid w:val="00BB770C"/>
    <w:rsid w:val="00BB7ABF"/>
    <w:rsid w:val="00BC222A"/>
    <w:rsid w:val="00BC2A35"/>
    <w:rsid w:val="00BC7E1E"/>
    <w:rsid w:val="00BD0E8E"/>
    <w:rsid w:val="00BD6BD7"/>
    <w:rsid w:val="00BD76AD"/>
    <w:rsid w:val="00BD76F9"/>
    <w:rsid w:val="00BE1B66"/>
    <w:rsid w:val="00BE2D46"/>
    <w:rsid w:val="00BE32ED"/>
    <w:rsid w:val="00BE3E62"/>
    <w:rsid w:val="00BE73BF"/>
    <w:rsid w:val="00BE7C03"/>
    <w:rsid w:val="00BF017E"/>
    <w:rsid w:val="00BF15BD"/>
    <w:rsid w:val="00BF270C"/>
    <w:rsid w:val="00BF6515"/>
    <w:rsid w:val="00C01244"/>
    <w:rsid w:val="00C0126E"/>
    <w:rsid w:val="00C0230B"/>
    <w:rsid w:val="00C031CB"/>
    <w:rsid w:val="00C05999"/>
    <w:rsid w:val="00C0658B"/>
    <w:rsid w:val="00C07A2D"/>
    <w:rsid w:val="00C1072E"/>
    <w:rsid w:val="00C12D5B"/>
    <w:rsid w:val="00C148C3"/>
    <w:rsid w:val="00C1507F"/>
    <w:rsid w:val="00C1531C"/>
    <w:rsid w:val="00C15DE1"/>
    <w:rsid w:val="00C166D1"/>
    <w:rsid w:val="00C200D8"/>
    <w:rsid w:val="00C20C0A"/>
    <w:rsid w:val="00C225F7"/>
    <w:rsid w:val="00C23A3E"/>
    <w:rsid w:val="00C25EAA"/>
    <w:rsid w:val="00C300B8"/>
    <w:rsid w:val="00C347EE"/>
    <w:rsid w:val="00C3501E"/>
    <w:rsid w:val="00C35A76"/>
    <w:rsid w:val="00C35C86"/>
    <w:rsid w:val="00C37E4C"/>
    <w:rsid w:val="00C408E1"/>
    <w:rsid w:val="00C40B67"/>
    <w:rsid w:val="00C42271"/>
    <w:rsid w:val="00C44593"/>
    <w:rsid w:val="00C44C6F"/>
    <w:rsid w:val="00C45054"/>
    <w:rsid w:val="00C46E97"/>
    <w:rsid w:val="00C501AD"/>
    <w:rsid w:val="00C5107C"/>
    <w:rsid w:val="00C5131E"/>
    <w:rsid w:val="00C5273F"/>
    <w:rsid w:val="00C52D3E"/>
    <w:rsid w:val="00C53C81"/>
    <w:rsid w:val="00C5454D"/>
    <w:rsid w:val="00C54EDA"/>
    <w:rsid w:val="00C628FD"/>
    <w:rsid w:val="00C62CB8"/>
    <w:rsid w:val="00C6431C"/>
    <w:rsid w:val="00C64D91"/>
    <w:rsid w:val="00C672EC"/>
    <w:rsid w:val="00C678E9"/>
    <w:rsid w:val="00C67A4E"/>
    <w:rsid w:val="00C70AC6"/>
    <w:rsid w:val="00C70B8F"/>
    <w:rsid w:val="00C7158F"/>
    <w:rsid w:val="00C73664"/>
    <w:rsid w:val="00C741C7"/>
    <w:rsid w:val="00C7781E"/>
    <w:rsid w:val="00C82B6B"/>
    <w:rsid w:val="00C82E48"/>
    <w:rsid w:val="00C845A3"/>
    <w:rsid w:val="00C845C2"/>
    <w:rsid w:val="00C84F1F"/>
    <w:rsid w:val="00C90B4F"/>
    <w:rsid w:val="00C91120"/>
    <w:rsid w:val="00C92955"/>
    <w:rsid w:val="00C93184"/>
    <w:rsid w:val="00C947CD"/>
    <w:rsid w:val="00C97D94"/>
    <w:rsid w:val="00CA03C0"/>
    <w:rsid w:val="00CA3231"/>
    <w:rsid w:val="00CA50FB"/>
    <w:rsid w:val="00CA6884"/>
    <w:rsid w:val="00CA68E7"/>
    <w:rsid w:val="00CA6EB6"/>
    <w:rsid w:val="00CA771E"/>
    <w:rsid w:val="00CB0270"/>
    <w:rsid w:val="00CB4CCB"/>
    <w:rsid w:val="00CB5D03"/>
    <w:rsid w:val="00CB6554"/>
    <w:rsid w:val="00CB6B04"/>
    <w:rsid w:val="00CB7457"/>
    <w:rsid w:val="00CC2DA5"/>
    <w:rsid w:val="00CC33E2"/>
    <w:rsid w:val="00CC4FC3"/>
    <w:rsid w:val="00CC5FDA"/>
    <w:rsid w:val="00CC74E8"/>
    <w:rsid w:val="00CD06AA"/>
    <w:rsid w:val="00CD2A7C"/>
    <w:rsid w:val="00CD4D09"/>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C95"/>
    <w:rsid w:val="00CF38B2"/>
    <w:rsid w:val="00CF6348"/>
    <w:rsid w:val="00D0185D"/>
    <w:rsid w:val="00D0478F"/>
    <w:rsid w:val="00D05192"/>
    <w:rsid w:val="00D06621"/>
    <w:rsid w:val="00D07387"/>
    <w:rsid w:val="00D10BAB"/>
    <w:rsid w:val="00D114C4"/>
    <w:rsid w:val="00D11C1D"/>
    <w:rsid w:val="00D13193"/>
    <w:rsid w:val="00D15B70"/>
    <w:rsid w:val="00D1636F"/>
    <w:rsid w:val="00D214C7"/>
    <w:rsid w:val="00D22EC5"/>
    <w:rsid w:val="00D23382"/>
    <w:rsid w:val="00D26484"/>
    <w:rsid w:val="00D267D4"/>
    <w:rsid w:val="00D30E9E"/>
    <w:rsid w:val="00D3162E"/>
    <w:rsid w:val="00D31F22"/>
    <w:rsid w:val="00D3332C"/>
    <w:rsid w:val="00D3522B"/>
    <w:rsid w:val="00D35896"/>
    <w:rsid w:val="00D35AA0"/>
    <w:rsid w:val="00D37C73"/>
    <w:rsid w:val="00D406E0"/>
    <w:rsid w:val="00D424C2"/>
    <w:rsid w:val="00D4501F"/>
    <w:rsid w:val="00D46AE2"/>
    <w:rsid w:val="00D46B5A"/>
    <w:rsid w:val="00D46C05"/>
    <w:rsid w:val="00D47194"/>
    <w:rsid w:val="00D50C56"/>
    <w:rsid w:val="00D5109D"/>
    <w:rsid w:val="00D52B35"/>
    <w:rsid w:val="00D53359"/>
    <w:rsid w:val="00D539F5"/>
    <w:rsid w:val="00D548E0"/>
    <w:rsid w:val="00D565E4"/>
    <w:rsid w:val="00D576C8"/>
    <w:rsid w:val="00D6065B"/>
    <w:rsid w:val="00D60797"/>
    <w:rsid w:val="00D6263E"/>
    <w:rsid w:val="00D631F6"/>
    <w:rsid w:val="00D6695F"/>
    <w:rsid w:val="00D66D06"/>
    <w:rsid w:val="00D6745F"/>
    <w:rsid w:val="00D70008"/>
    <w:rsid w:val="00D70ACA"/>
    <w:rsid w:val="00D70AFC"/>
    <w:rsid w:val="00D70F2F"/>
    <w:rsid w:val="00D71600"/>
    <w:rsid w:val="00D735D6"/>
    <w:rsid w:val="00D751DF"/>
    <w:rsid w:val="00D75D64"/>
    <w:rsid w:val="00D75E5A"/>
    <w:rsid w:val="00D76A99"/>
    <w:rsid w:val="00D76B82"/>
    <w:rsid w:val="00D77B9D"/>
    <w:rsid w:val="00D83833"/>
    <w:rsid w:val="00D857F9"/>
    <w:rsid w:val="00D86DC6"/>
    <w:rsid w:val="00D912C5"/>
    <w:rsid w:val="00D91F3A"/>
    <w:rsid w:val="00D92ED1"/>
    <w:rsid w:val="00D93235"/>
    <w:rsid w:val="00D938B1"/>
    <w:rsid w:val="00D93A7D"/>
    <w:rsid w:val="00D93BEA"/>
    <w:rsid w:val="00D9443D"/>
    <w:rsid w:val="00D97D37"/>
    <w:rsid w:val="00DA0095"/>
    <w:rsid w:val="00DA1DE9"/>
    <w:rsid w:val="00DA380C"/>
    <w:rsid w:val="00DA3F35"/>
    <w:rsid w:val="00DA5E18"/>
    <w:rsid w:val="00DA6916"/>
    <w:rsid w:val="00DA69F5"/>
    <w:rsid w:val="00DA779A"/>
    <w:rsid w:val="00DB0C56"/>
    <w:rsid w:val="00DB1D8E"/>
    <w:rsid w:val="00DB29EF"/>
    <w:rsid w:val="00DB2A95"/>
    <w:rsid w:val="00DB2AF6"/>
    <w:rsid w:val="00DB2DF6"/>
    <w:rsid w:val="00DB3314"/>
    <w:rsid w:val="00DB357C"/>
    <w:rsid w:val="00DB4054"/>
    <w:rsid w:val="00DB4B65"/>
    <w:rsid w:val="00DB4DE2"/>
    <w:rsid w:val="00DB5FD7"/>
    <w:rsid w:val="00DB692C"/>
    <w:rsid w:val="00DB6E3A"/>
    <w:rsid w:val="00DC200D"/>
    <w:rsid w:val="00DC251F"/>
    <w:rsid w:val="00DC33B4"/>
    <w:rsid w:val="00DC6EE1"/>
    <w:rsid w:val="00DC71F0"/>
    <w:rsid w:val="00DD0C07"/>
    <w:rsid w:val="00DD1A72"/>
    <w:rsid w:val="00DD212F"/>
    <w:rsid w:val="00DD2B90"/>
    <w:rsid w:val="00DD3B82"/>
    <w:rsid w:val="00DD4374"/>
    <w:rsid w:val="00DD56C6"/>
    <w:rsid w:val="00DD5CF3"/>
    <w:rsid w:val="00DE0142"/>
    <w:rsid w:val="00DE08DA"/>
    <w:rsid w:val="00DE1AB1"/>
    <w:rsid w:val="00DE4A29"/>
    <w:rsid w:val="00DF14D4"/>
    <w:rsid w:val="00DF55DC"/>
    <w:rsid w:val="00DF55F2"/>
    <w:rsid w:val="00DF57B2"/>
    <w:rsid w:val="00DF6122"/>
    <w:rsid w:val="00DF650D"/>
    <w:rsid w:val="00E02874"/>
    <w:rsid w:val="00E02B48"/>
    <w:rsid w:val="00E04AC0"/>
    <w:rsid w:val="00E04E5E"/>
    <w:rsid w:val="00E05F36"/>
    <w:rsid w:val="00E079C5"/>
    <w:rsid w:val="00E07A16"/>
    <w:rsid w:val="00E07B90"/>
    <w:rsid w:val="00E106CF"/>
    <w:rsid w:val="00E1195E"/>
    <w:rsid w:val="00E11E69"/>
    <w:rsid w:val="00E1397F"/>
    <w:rsid w:val="00E1475D"/>
    <w:rsid w:val="00E159FB"/>
    <w:rsid w:val="00E179E9"/>
    <w:rsid w:val="00E2173F"/>
    <w:rsid w:val="00E25CCD"/>
    <w:rsid w:val="00E26577"/>
    <w:rsid w:val="00E26627"/>
    <w:rsid w:val="00E30B2F"/>
    <w:rsid w:val="00E31025"/>
    <w:rsid w:val="00E31AD6"/>
    <w:rsid w:val="00E31C01"/>
    <w:rsid w:val="00E33F4F"/>
    <w:rsid w:val="00E34155"/>
    <w:rsid w:val="00E34652"/>
    <w:rsid w:val="00E35282"/>
    <w:rsid w:val="00E35808"/>
    <w:rsid w:val="00E36A31"/>
    <w:rsid w:val="00E3783F"/>
    <w:rsid w:val="00E40D07"/>
    <w:rsid w:val="00E43DD8"/>
    <w:rsid w:val="00E4535E"/>
    <w:rsid w:val="00E463A5"/>
    <w:rsid w:val="00E5189B"/>
    <w:rsid w:val="00E5347C"/>
    <w:rsid w:val="00E55457"/>
    <w:rsid w:val="00E55B3D"/>
    <w:rsid w:val="00E57417"/>
    <w:rsid w:val="00E60365"/>
    <w:rsid w:val="00E61373"/>
    <w:rsid w:val="00E6171C"/>
    <w:rsid w:val="00E62268"/>
    <w:rsid w:val="00E62D21"/>
    <w:rsid w:val="00E6667D"/>
    <w:rsid w:val="00E67A3A"/>
    <w:rsid w:val="00E704B1"/>
    <w:rsid w:val="00E73579"/>
    <w:rsid w:val="00E771AC"/>
    <w:rsid w:val="00E80415"/>
    <w:rsid w:val="00E8067F"/>
    <w:rsid w:val="00E81B70"/>
    <w:rsid w:val="00E8295A"/>
    <w:rsid w:val="00E874FC"/>
    <w:rsid w:val="00E8786F"/>
    <w:rsid w:val="00E9025E"/>
    <w:rsid w:val="00E91654"/>
    <w:rsid w:val="00E91655"/>
    <w:rsid w:val="00E91929"/>
    <w:rsid w:val="00E91D1E"/>
    <w:rsid w:val="00E93009"/>
    <w:rsid w:val="00E937F7"/>
    <w:rsid w:val="00E94C96"/>
    <w:rsid w:val="00E94CA6"/>
    <w:rsid w:val="00E97C94"/>
    <w:rsid w:val="00EA0079"/>
    <w:rsid w:val="00EA1C79"/>
    <w:rsid w:val="00EA552B"/>
    <w:rsid w:val="00EA5EC2"/>
    <w:rsid w:val="00EA630A"/>
    <w:rsid w:val="00EA71D4"/>
    <w:rsid w:val="00EA7B07"/>
    <w:rsid w:val="00EA7B11"/>
    <w:rsid w:val="00EB130E"/>
    <w:rsid w:val="00EB1317"/>
    <w:rsid w:val="00EB1713"/>
    <w:rsid w:val="00EB2442"/>
    <w:rsid w:val="00EB74B0"/>
    <w:rsid w:val="00EB7F26"/>
    <w:rsid w:val="00EC0E51"/>
    <w:rsid w:val="00EC1A36"/>
    <w:rsid w:val="00EC3038"/>
    <w:rsid w:val="00EC36B2"/>
    <w:rsid w:val="00EC5C83"/>
    <w:rsid w:val="00EC6D33"/>
    <w:rsid w:val="00ED4521"/>
    <w:rsid w:val="00ED520E"/>
    <w:rsid w:val="00ED5B83"/>
    <w:rsid w:val="00ED5C60"/>
    <w:rsid w:val="00ED6DC7"/>
    <w:rsid w:val="00EE0C05"/>
    <w:rsid w:val="00EE2ABC"/>
    <w:rsid w:val="00EE2B1C"/>
    <w:rsid w:val="00EE3604"/>
    <w:rsid w:val="00EE3CBD"/>
    <w:rsid w:val="00EE3F5C"/>
    <w:rsid w:val="00EE3FDF"/>
    <w:rsid w:val="00EE49CC"/>
    <w:rsid w:val="00EE6058"/>
    <w:rsid w:val="00EE60BB"/>
    <w:rsid w:val="00EF009E"/>
    <w:rsid w:val="00EF230E"/>
    <w:rsid w:val="00EF2AEF"/>
    <w:rsid w:val="00EF2B87"/>
    <w:rsid w:val="00EF4250"/>
    <w:rsid w:val="00EF7AE8"/>
    <w:rsid w:val="00F00859"/>
    <w:rsid w:val="00F00EE1"/>
    <w:rsid w:val="00F03199"/>
    <w:rsid w:val="00F06060"/>
    <w:rsid w:val="00F074C3"/>
    <w:rsid w:val="00F07773"/>
    <w:rsid w:val="00F10449"/>
    <w:rsid w:val="00F13781"/>
    <w:rsid w:val="00F143DE"/>
    <w:rsid w:val="00F20338"/>
    <w:rsid w:val="00F213CA"/>
    <w:rsid w:val="00F231D0"/>
    <w:rsid w:val="00F244D1"/>
    <w:rsid w:val="00F27847"/>
    <w:rsid w:val="00F3019E"/>
    <w:rsid w:val="00F315B5"/>
    <w:rsid w:val="00F31828"/>
    <w:rsid w:val="00F3289B"/>
    <w:rsid w:val="00F33CDD"/>
    <w:rsid w:val="00F366A6"/>
    <w:rsid w:val="00F41792"/>
    <w:rsid w:val="00F41F28"/>
    <w:rsid w:val="00F4312A"/>
    <w:rsid w:val="00F45336"/>
    <w:rsid w:val="00F45A58"/>
    <w:rsid w:val="00F45F46"/>
    <w:rsid w:val="00F4746C"/>
    <w:rsid w:val="00F5387B"/>
    <w:rsid w:val="00F53BEB"/>
    <w:rsid w:val="00F545D6"/>
    <w:rsid w:val="00F563C8"/>
    <w:rsid w:val="00F630B8"/>
    <w:rsid w:val="00F64660"/>
    <w:rsid w:val="00F65A3C"/>
    <w:rsid w:val="00F6660A"/>
    <w:rsid w:val="00F70331"/>
    <w:rsid w:val="00F70523"/>
    <w:rsid w:val="00F70E0A"/>
    <w:rsid w:val="00F70FC8"/>
    <w:rsid w:val="00F717B2"/>
    <w:rsid w:val="00F71A89"/>
    <w:rsid w:val="00F7266E"/>
    <w:rsid w:val="00F73677"/>
    <w:rsid w:val="00F8019E"/>
    <w:rsid w:val="00F80761"/>
    <w:rsid w:val="00F80D61"/>
    <w:rsid w:val="00F80DE4"/>
    <w:rsid w:val="00F85906"/>
    <w:rsid w:val="00F867AF"/>
    <w:rsid w:val="00F8690C"/>
    <w:rsid w:val="00F871FF"/>
    <w:rsid w:val="00F91254"/>
    <w:rsid w:val="00F93F49"/>
    <w:rsid w:val="00F97367"/>
    <w:rsid w:val="00F9736E"/>
    <w:rsid w:val="00FA1673"/>
    <w:rsid w:val="00FA1FF4"/>
    <w:rsid w:val="00FA2438"/>
    <w:rsid w:val="00FA4D39"/>
    <w:rsid w:val="00FB0D07"/>
    <w:rsid w:val="00FB0FAC"/>
    <w:rsid w:val="00FB1721"/>
    <w:rsid w:val="00FB18D1"/>
    <w:rsid w:val="00FB1A00"/>
    <w:rsid w:val="00FB322A"/>
    <w:rsid w:val="00FB3860"/>
    <w:rsid w:val="00FB394E"/>
    <w:rsid w:val="00FB490C"/>
    <w:rsid w:val="00FB4A84"/>
    <w:rsid w:val="00FB5519"/>
    <w:rsid w:val="00FC04C9"/>
    <w:rsid w:val="00FC10F6"/>
    <w:rsid w:val="00FC62A8"/>
    <w:rsid w:val="00FC6DB7"/>
    <w:rsid w:val="00FC7312"/>
    <w:rsid w:val="00FC787A"/>
    <w:rsid w:val="00FD1AB3"/>
    <w:rsid w:val="00FD201B"/>
    <w:rsid w:val="00FD347D"/>
    <w:rsid w:val="00FE444C"/>
    <w:rsid w:val="00FE5CAD"/>
    <w:rsid w:val="00FE7703"/>
    <w:rsid w:val="00FE7A18"/>
    <w:rsid w:val="00FE7D43"/>
    <w:rsid w:val="00FF22B7"/>
    <w:rsid w:val="00FF34E4"/>
    <w:rsid w:val="00FF3787"/>
    <w:rsid w:val="00FF3DEF"/>
    <w:rsid w:val="00FF4441"/>
    <w:rsid w:val="00FF4A72"/>
    <w:rsid w:val="00FF5896"/>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kaggle.com/titericz/circle-to-rectagle-preprocessing-1" TargetMode="External"/><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kaggle.com/ratthachat/aptos-eye-preprocessing-in-diabetic-retinopathy" TargetMode="External"/><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2.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37D5D2-CBCA-49B0-A9A6-946532C13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6</TotalTime>
  <Pages>44</Pages>
  <Words>16880</Words>
  <Characters>96219</Characters>
  <Application>Microsoft Office Word</Application>
  <DocSecurity>0</DocSecurity>
  <Lines>801</Lines>
  <Paragraphs>225</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11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2991</cp:revision>
  <cp:lastPrinted>2020-06-24T08:38:00Z</cp:lastPrinted>
  <dcterms:created xsi:type="dcterms:W3CDTF">2019-12-06T08:26:00Z</dcterms:created>
  <dcterms:modified xsi:type="dcterms:W3CDTF">2020-08-05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5r11Lbw"/&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